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customXml/itemProps6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137F226" w14:textId="4C205ADE" w:rsidR="00E83CB4" w:rsidRDefault="00083BC0" w:rsidP="00E16D25">
      <w:pPr>
        <w:spacing w:after="0"/>
        <w:rPr>
          <w:rFonts w:ascii="Arial" w:hAnsi="Arial" w:cs="Arial"/>
        </w:rPr>
      </w:pPr>
      <w:bookmarkStart w:id="0" w:name="_GoBack"/>
      <w:bookmarkEnd w:id="0"/>
      <w:r>
        <w:rPr>
          <w:rFonts w:ascii="Arial" w:hAnsi="Arial" w:cs="Arial"/>
          <w:b/>
        </w:rPr>
        <w:t>Supplementary Table 2</w:t>
      </w:r>
      <w:r w:rsidR="0069470B" w:rsidRPr="003A317A">
        <w:rPr>
          <w:rFonts w:ascii="Arial" w:hAnsi="Arial" w:cs="Arial"/>
          <w:b/>
        </w:rPr>
        <w:t>.</w:t>
      </w:r>
      <w:r w:rsidR="0069470B">
        <w:rPr>
          <w:rFonts w:ascii="Arial" w:hAnsi="Arial" w:cs="Arial"/>
        </w:rPr>
        <w:t xml:space="preserve"> </w:t>
      </w:r>
      <w:r w:rsidR="00691EA2">
        <w:rPr>
          <w:rFonts w:ascii="Arial" w:hAnsi="Arial" w:cs="Arial"/>
        </w:rPr>
        <w:t xml:space="preserve">Individual Study </w:t>
      </w:r>
      <w:r w:rsidR="008705C4">
        <w:rPr>
          <w:rFonts w:ascii="Arial" w:hAnsi="Arial" w:cs="Arial"/>
        </w:rPr>
        <w:t>Eligibility</w:t>
      </w:r>
      <w:r w:rsidR="0069470B">
        <w:rPr>
          <w:rFonts w:ascii="Arial" w:hAnsi="Arial" w:cs="Arial"/>
        </w:rPr>
        <w:t xml:space="preserve"> </w:t>
      </w:r>
      <w:r w:rsidR="000A52A8" w:rsidRPr="00E751C8">
        <w:rPr>
          <w:rFonts w:ascii="Arial" w:hAnsi="Arial" w:cs="Arial"/>
        </w:rPr>
        <w:t>f</w:t>
      </w:r>
      <w:r w:rsidR="00691EA2">
        <w:rPr>
          <w:rFonts w:ascii="Arial" w:hAnsi="Arial" w:cs="Arial"/>
        </w:rPr>
        <w:t xml:space="preserve">or this </w:t>
      </w:r>
      <w:r w:rsidR="000A52A8">
        <w:rPr>
          <w:rFonts w:ascii="Arial" w:hAnsi="Arial" w:cs="Arial"/>
        </w:rPr>
        <w:t xml:space="preserve">Systematic Review of </w:t>
      </w:r>
      <w:r w:rsidR="000A52A8" w:rsidRPr="00E751C8">
        <w:rPr>
          <w:rFonts w:ascii="Arial" w:hAnsi="Arial" w:cs="Arial"/>
        </w:rPr>
        <w:t>Delirium</w:t>
      </w:r>
      <w:r w:rsidR="000A52A8">
        <w:rPr>
          <w:rFonts w:ascii="Arial" w:hAnsi="Arial" w:cs="Arial"/>
        </w:rPr>
        <w:t xml:space="preserve"> </w:t>
      </w:r>
    </w:p>
    <w:tbl>
      <w:tblPr>
        <w:tblStyle w:val="TableGrid"/>
        <w:tblpPr w:leftFromText="180" w:rightFromText="180" w:vertAnchor="page" w:horzAnchor="page" w:tblpX="1436" w:tblpY="1809"/>
        <w:tblW w:w="9360" w:type="dxa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705"/>
        <w:gridCol w:w="3150"/>
        <w:gridCol w:w="4505"/>
      </w:tblGrid>
      <w:tr w:rsidR="00ED7E7C" w:rsidRPr="00ED7E7C" w14:paraId="3D289933" w14:textId="14847BBB" w:rsidTr="006032E7">
        <w:tc>
          <w:tcPr>
            <w:tcW w:w="1705" w:type="dxa"/>
            <w:shd w:val="clear" w:color="auto" w:fill="auto"/>
          </w:tcPr>
          <w:p w14:paraId="72E555C2" w14:textId="4BF49549" w:rsidR="00ED7E7C" w:rsidRPr="00E16D25" w:rsidRDefault="00ED7E7C" w:rsidP="00ED7E7C">
            <w:pPr>
              <w:jc w:val="center"/>
              <w:rPr>
                <w:rFonts w:ascii="Arial" w:hAnsi="Arial" w:cs="Arial"/>
                <w:b/>
              </w:rPr>
            </w:pPr>
            <w:r w:rsidRPr="00E16D25">
              <w:rPr>
                <w:rFonts w:ascii="Arial" w:hAnsi="Arial" w:cs="Arial"/>
                <w:b/>
              </w:rPr>
              <w:t>Author</w:t>
            </w:r>
            <w:r w:rsidRPr="00ED7E7C">
              <w:rPr>
                <w:rFonts w:ascii="Arial" w:hAnsi="Arial" w:cs="Arial"/>
                <w:b/>
              </w:rPr>
              <w:t xml:space="preserve"> </w:t>
            </w:r>
          </w:p>
          <w:p w14:paraId="010FF81A" w14:textId="77777777" w:rsidR="00ED7E7C" w:rsidRPr="00ED7E7C" w:rsidRDefault="00ED7E7C" w:rsidP="00ED7E7C">
            <w:pPr>
              <w:jc w:val="center"/>
              <w:rPr>
                <w:rFonts w:ascii="Arial" w:hAnsi="Arial" w:cs="Arial"/>
                <w:b/>
              </w:rPr>
            </w:pPr>
            <w:r w:rsidRPr="00E16D25">
              <w:rPr>
                <w:rFonts w:ascii="Arial" w:hAnsi="Arial" w:cs="Arial"/>
                <w:b/>
              </w:rPr>
              <w:t>(Reference)</w:t>
            </w:r>
          </w:p>
          <w:p w14:paraId="25A365A2" w14:textId="5CADA41B" w:rsidR="00ED7E7C" w:rsidRPr="00E16D25" w:rsidRDefault="00ED7E7C" w:rsidP="00ED7E7C">
            <w:pPr>
              <w:jc w:val="center"/>
              <w:rPr>
                <w:rFonts w:ascii="Arial" w:hAnsi="Arial" w:cs="Arial"/>
                <w:b/>
              </w:rPr>
            </w:pPr>
            <w:r w:rsidRPr="00ED7E7C">
              <w:rPr>
                <w:rFonts w:ascii="Arial" w:hAnsi="Arial" w:cs="Arial"/>
                <w:b/>
              </w:rPr>
              <w:t>Time Period</w:t>
            </w:r>
          </w:p>
        </w:tc>
        <w:tc>
          <w:tcPr>
            <w:tcW w:w="3150" w:type="dxa"/>
            <w:shd w:val="clear" w:color="auto" w:fill="auto"/>
          </w:tcPr>
          <w:p w14:paraId="7989F929" w14:textId="3542437E" w:rsidR="00ED7E7C" w:rsidRPr="00E16D25" w:rsidRDefault="00ED7E7C" w:rsidP="00ED7E7C">
            <w:pPr>
              <w:tabs>
                <w:tab w:val="left" w:pos="2656"/>
              </w:tabs>
              <w:jc w:val="center"/>
              <w:rPr>
                <w:rFonts w:ascii="Arial" w:hAnsi="Arial" w:cs="Arial"/>
                <w:b/>
              </w:rPr>
            </w:pPr>
            <w:r w:rsidRPr="00E16D25">
              <w:rPr>
                <w:rFonts w:ascii="Arial" w:hAnsi="Arial" w:cs="Arial"/>
                <w:b/>
              </w:rPr>
              <w:t>Inclusion</w:t>
            </w:r>
          </w:p>
        </w:tc>
        <w:tc>
          <w:tcPr>
            <w:tcW w:w="4505" w:type="dxa"/>
            <w:shd w:val="clear" w:color="auto" w:fill="auto"/>
          </w:tcPr>
          <w:p w14:paraId="1EF171EA" w14:textId="2D3EC196" w:rsidR="00ED7E7C" w:rsidRPr="00E16D25" w:rsidRDefault="00ED7E7C" w:rsidP="00ED7E7C">
            <w:pPr>
              <w:jc w:val="center"/>
              <w:rPr>
                <w:rFonts w:ascii="Arial" w:hAnsi="Arial" w:cs="Arial"/>
                <w:b/>
              </w:rPr>
            </w:pPr>
            <w:r w:rsidRPr="00E16D25">
              <w:rPr>
                <w:rFonts w:ascii="Arial" w:hAnsi="Arial" w:cs="Arial"/>
                <w:b/>
              </w:rPr>
              <w:t>Exclusion</w:t>
            </w:r>
          </w:p>
        </w:tc>
      </w:tr>
      <w:tr w:rsidR="00ED7E7C" w:rsidRPr="00ED7E7C" w14:paraId="489530AA" w14:textId="505225A4" w:rsidTr="006032E7">
        <w:tc>
          <w:tcPr>
            <w:tcW w:w="1705" w:type="dxa"/>
            <w:shd w:val="clear" w:color="auto" w:fill="auto"/>
          </w:tcPr>
          <w:p w14:paraId="27C22548" w14:textId="77777777" w:rsidR="00ED7E7C" w:rsidRDefault="00ED7E7C" w:rsidP="00ED7E7C">
            <w:pPr>
              <w:keepNext/>
              <w:keepLines/>
              <w:outlineLvl w:val="1"/>
              <w:rPr>
                <w:rFonts w:ascii="Arial" w:hAnsi="Arial" w:cs="Arial"/>
                <w:b/>
              </w:rPr>
            </w:pPr>
            <w:proofErr w:type="spellStart"/>
            <w:r w:rsidRPr="00E16D25">
              <w:rPr>
                <w:rFonts w:ascii="Arial" w:hAnsi="Arial" w:cs="Arial"/>
                <w:b/>
              </w:rPr>
              <w:t>Frenette</w:t>
            </w:r>
            <w:proofErr w:type="spellEnd"/>
            <w:r w:rsidRPr="00E16D25">
              <w:rPr>
                <w:rFonts w:ascii="Arial" w:hAnsi="Arial" w:cs="Arial"/>
                <w:b/>
              </w:rPr>
              <w:t xml:space="preserve"> </w:t>
            </w:r>
          </w:p>
          <w:p w14:paraId="708C1E26" w14:textId="18554EF7" w:rsidR="00ED7E7C" w:rsidRPr="00E16D25" w:rsidRDefault="00ED7E7C" w:rsidP="00ED7E7C">
            <w:pPr>
              <w:keepNext/>
              <w:keepLines/>
              <w:outlineLvl w:val="1"/>
              <w:rPr>
                <w:rFonts w:ascii="Arial" w:hAnsi="Arial" w:cs="Arial"/>
                <w:b/>
              </w:rPr>
            </w:pPr>
            <w:r w:rsidRPr="00ED7E7C">
              <w:rPr>
                <w:rFonts w:ascii="Arial" w:hAnsi="Arial" w:cs="Arial"/>
                <w:b/>
              </w:rPr>
              <w:fldChar w:fldCharType="begin">
                <w:fldData xml:space="preserve">PEVuZE5vdGU+PENpdGU+PEF1dGhvcj5GcmVuZXR0ZTwvQXV0aG9yPjxZZWFyPjIwMTY8L1llYXI+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</w:fldData>
              </w:fldChar>
            </w:r>
            <w:r w:rsidRPr="00ED7E7C">
              <w:rPr>
                <w:rFonts w:ascii="Arial" w:hAnsi="Arial" w:cs="Arial"/>
                <w:b/>
              </w:rPr>
              <w:instrText xml:space="preserve"> ADDIN EN.CITE </w:instrText>
            </w:r>
            <w:r w:rsidRPr="00ED7E7C">
              <w:rPr>
                <w:rFonts w:ascii="Arial" w:hAnsi="Arial" w:cs="Arial"/>
                <w:b/>
              </w:rPr>
              <w:fldChar w:fldCharType="begin">
                <w:fldData xml:space="preserve">PEVuZE5vdGU+PENpdGU+PEF1dGhvcj5GcmVuZXR0ZTwvQXV0aG9yPjxZZWFyPjIwMTY8L1llYXI+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</w:fldData>
              </w:fldChar>
            </w:r>
            <w:r w:rsidRPr="00ED7E7C">
              <w:rPr>
                <w:rFonts w:ascii="Arial" w:hAnsi="Arial" w:cs="Arial"/>
                <w:b/>
              </w:rPr>
              <w:instrText xml:space="preserve"> ADDIN EN.CITE.DATA </w:instrText>
            </w:r>
            <w:r w:rsidRPr="00ED7E7C">
              <w:rPr>
                <w:rFonts w:ascii="Arial" w:hAnsi="Arial" w:cs="Arial"/>
                <w:b/>
              </w:rPr>
            </w:r>
            <w:r w:rsidRPr="00ED7E7C">
              <w:rPr>
                <w:rFonts w:ascii="Arial" w:hAnsi="Arial" w:cs="Arial"/>
                <w:b/>
              </w:rPr>
              <w:fldChar w:fldCharType="end"/>
            </w:r>
            <w:r w:rsidRPr="00ED7E7C">
              <w:rPr>
                <w:rFonts w:ascii="Arial" w:hAnsi="Arial" w:cs="Arial"/>
                <w:b/>
              </w:rPr>
            </w:r>
            <w:r w:rsidRPr="00ED7E7C">
              <w:rPr>
                <w:rFonts w:ascii="Arial" w:hAnsi="Arial" w:cs="Arial"/>
                <w:b/>
              </w:rPr>
              <w:fldChar w:fldCharType="separate"/>
            </w:r>
            <w:r w:rsidR="00EC372F">
              <w:rPr>
                <w:rFonts w:ascii="Arial" w:hAnsi="Arial" w:cs="Arial"/>
                <w:b/>
                <w:noProof/>
              </w:rPr>
              <w:t>(43</w:t>
            </w:r>
            <w:r w:rsidRPr="00ED7E7C">
              <w:rPr>
                <w:rFonts w:ascii="Arial" w:hAnsi="Arial" w:cs="Arial"/>
                <w:b/>
                <w:noProof/>
              </w:rPr>
              <w:t>)</w:t>
            </w:r>
            <w:r w:rsidRPr="00ED7E7C">
              <w:rPr>
                <w:rFonts w:ascii="Arial" w:hAnsi="Arial" w:cs="Arial"/>
                <w:b/>
              </w:rPr>
              <w:fldChar w:fldCharType="end"/>
            </w:r>
          </w:p>
          <w:p w14:paraId="13E38C5C" w14:textId="64D21BA3" w:rsidR="00ED7E7C" w:rsidRPr="00E16D25" w:rsidRDefault="00ED7E7C" w:rsidP="00ED7E7C">
            <w:pPr>
              <w:rPr>
                <w:rFonts w:ascii="Arial" w:hAnsi="Arial" w:cs="Arial"/>
                <w:b/>
              </w:rPr>
            </w:pPr>
            <w:r w:rsidRPr="00ED7E7C">
              <w:rPr>
                <w:rFonts w:ascii="Arial" w:hAnsi="Arial" w:cs="Arial"/>
                <w:b/>
              </w:rPr>
              <w:t>Unspecified</w:t>
            </w:r>
            <w:r w:rsidRPr="00ED7E7C" w:rsidDel="0077770D">
              <w:rPr>
                <w:rFonts w:ascii="Arial" w:hAnsi="Arial" w:cs="Arial"/>
                <w:b/>
              </w:rPr>
              <w:t xml:space="preserve"> </w:t>
            </w:r>
          </w:p>
        </w:tc>
        <w:tc>
          <w:tcPr>
            <w:tcW w:w="3150" w:type="dxa"/>
            <w:shd w:val="clear" w:color="auto" w:fill="auto"/>
          </w:tcPr>
          <w:p w14:paraId="195E0FEA" w14:textId="35860C4F" w:rsidR="00ED7E7C" w:rsidRPr="00E16D25" w:rsidRDefault="00ED7E7C" w:rsidP="00ED7E7C">
            <w:pPr>
              <w:keepNext/>
              <w:keepLines/>
              <w:outlineLvl w:val="1"/>
              <w:rPr>
                <w:rFonts w:ascii="Arial" w:hAnsi="Arial" w:cs="Arial"/>
                <w:bCs/>
                <w:color w:val="000000"/>
              </w:rPr>
            </w:pPr>
            <w:r w:rsidRPr="00E16D25">
              <w:rPr>
                <w:rFonts w:ascii="Arial" w:hAnsi="Arial" w:cs="Arial"/>
                <w:bCs/>
                <w:color w:val="000000"/>
              </w:rPr>
              <w:t xml:space="preserve">Two centers, Trauma patients with mild/moderate TBI,  Age&gt;=18y, admitted to ICU&gt;48h </w:t>
            </w:r>
          </w:p>
        </w:tc>
        <w:tc>
          <w:tcPr>
            <w:tcW w:w="4505" w:type="dxa"/>
            <w:shd w:val="clear" w:color="auto" w:fill="auto"/>
          </w:tcPr>
          <w:p w14:paraId="44BD157F" w14:textId="795091C7" w:rsidR="00ED7E7C" w:rsidRPr="00E16D25" w:rsidRDefault="00ED7E7C" w:rsidP="00ED7E7C">
            <w:pPr>
              <w:keepNext/>
              <w:keepLines/>
              <w:outlineLvl w:val="1"/>
              <w:rPr>
                <w:rFonts w:ascii="Arial" w:hAnsi="Arial" w:cs="Arial"/>
              </w:rPr>
            </w:pPr>
            <w:r w:rsidRPr="00E16D25">
              <w:rPr>
                <w:rFonts w:ascii="Arial" w:hAnsi="Arial" w:cs="Arial"/>
                <w:bCs/>
                <w:color w:val="000000"/>
              </w:rPr>
              <w:t>Severe TBI; RASS&lt;= -4 through ICU stay; Pre-existing cognitive impairment; Non-English or non-French speakers; Blindness or deafness precluding assessment</w:t>
            </w:r>
          </w:p>
        </w:tc>
      </w:tr>
      <w:tr w:rsidR="00ED7E7C" w:rsidRPr="00ED7E7C" w14:paraId="6285E54C" w14:textId="57F851EE" w:rsidTr="006032E7">
        <w:tc>
          <w:tcPr>
            <w:tcW w:w="1705" w:type="dxa"/>
            <w:shd w:val="clear" w:color="auto" w:fill="auto"/>
          </w:tcPr>
          <w:p w14:paraId="1C315285" w14:textId="77777777" w:rsidR="00ED7E7C" w:rsidRDefault="00ED7E7C" w:rsidP="00ED7E7C">
            <w:pPr>
              <w:keepNext/>
              <w:keepLines/>
              <w:outlineLvl w:val="1"/>
              <w:rPr>
                <w:rFonts w:ascii="Arial" w:hAnsi="Arial" w:cs="Arial"/>
                <w:b/>
              </w:rPr>
            </w:pPr>
            <w:proofErr w:type="spellStart"/>
            <w:r w:rsidRPr="00E16D25">
              <w:rPr>
                <w:rFonts w:ascii="Arial" w:hAnsi="Arial" w:cs="Arial"/>
                <w:b/>
              </w:rPr>
              <w:t>Kostalova</w:t>
            </w:r>
            <w:proofErr w:type="spellEnd"/>
            <w:r w:rsidRPr="00E16D25">
              <w:rPr>
                <w:rFonts w:ascii="Arial" w:hAnsi="Arial" w:cs="Arial"/>
                <w:b/>
              </w:rPr>
              <w:t xml:space="preserve"> </w:t>
            </w:r>
          </w:p>
          <w:p w14:paraId="654E65DC" w14:textId="13D38327" w:rsidR="00ED7E7C" w:rsidRPr="00E16D25" w:rsidRDefault="00ED7E7C" w:rsidP="00ED7E7C">
            <w:pPr>
              <w:keepNext/>
              <w:keepLines/>
              <w:outlineLvl w:val="1"/>
              <w:rPr>
                <w:rFonts w:ascii="Arial" w:hAnsi="Arial" w:cs="Arial"/>
                <w:b/>
              </w:rPr>
            </w:pPr>
            <w:r w:rsidRPr="00ED7E7C">
              <w:rPr>
                <w:rFonts w:ascii="Arial" w:hAnsi="Arial" w:cs="Arial"/>
                <w:b/>
              </w:rPr>
              <w:fldChar w:fldCharType="begin">
                <w:fldData xml:space="preserve">PEVuZE5vdGU+PENpdGU+PEF1dGhvcj5Lb3N0YWxvdmE8L0F1dGhvcj48WWVhcj4yMDEyPC9ZZWFy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</w:fldData>
              </w:fldChar>
            </w:r>
            <w:r w:rsidRPr="00ED7E7C">
              <w:rPr>
                <w:rFonts w:ascii="Arial" w:hAnsi="Arial" w:cs="Arial"/>
                <w:b/>
              </w:rPr>
              <w:instrText xml:space="preserve"> ADDIN EN.CITE </w:instrText>
            </w:r>
            <w:r w:rsidRPr="00ED7E7C">
              <w:rPr>
                <w:rFonts w:ascii="Arial" w:hAnsi="Arial" w:cs="Arial"/>
                <w:b/>
              </w:rPr>
              <w:fldChar w:fldCharType="begin">
                <w:fldData xml:space="preserve">PEVuZE5vdGU+PENpdGU+PEF1dGhvcj5Lb3N0YWxvdmE8L0F1dGhvcj48WWVhcj4yMDEyPC9ZZWFy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</w:fldData>
              </w:fldChar>
            </w:r>
            <w:r w:rsidRPr="00ED7E7C">
              <w:rPr>
                <w:rFonts w:ascii="Arial" w:hAnsi="Arial" w:cs="Arial"/>
                <w:b/>
              </w:rPr>
              <w:instrText xml:space="preserve"> ADDIN EN.CITE.DATA </w:instrText>
            </w:r>
            <w:r w:rsidRPr="00ED7E7C">
              <w:rPr>
                <w:rFonts w:ascii="Arial" w:hAnsi="Arial" w:cs="Arial"/>
                <w:b/>
              </w:rPr>
            </w:r>
            <w:r w:rsidRPr="00ED7E7C">
              <w:rPr>
                <w:rFonts w:ascii="Arial" w:hAnsi="Arial" w:cs="Arial"/>
                <w:b/>
              </w:rPr>
              <w:fldChar w:fldCharType="end"/>
            </w:r>
            <w:r w:rsidRPr="00ED7E7C">
              <w:rPr>
                <w:rFonts w:ascii="Arial" w:hAnsi="Arial" w:cs="Arial"/>
                <w:b/>
              </w:rPr>
            </w:r>
            <w:r w:rsidRPr="00ED7E7C">
              <w:rPr>
                <w:rFonts w:ascii="Arial" w:hAnsi="Arial" w:cs="Arial"/>
                <w:b/>
              </w:rPr>
              <w:fldChar w:fldCharType="separate"/>
            </w:r>
            <w:r w:rsidR="00EC372F">
              <w:rPr>
                <w:rFonts w:ascii="Arial" w:hAnsi="Arial" w:cs="Arial"/>
                <w:b/>
                <w:noProof/>
              </w:rPr>
              <w:t>(44</w:t>
            </w:r>
            <w:r w:rsidRPr="00ED7E7C">
              <w:rPr>
                <w:rFonts w:ascii="Arial" w:hAnsi="Arial" w:cs="Arial"/>
                <w:b/>
                <w:noProof/>
              </w:rPr>
              <w:t>)</w:t>
            </w:r>
            <w:r w:rsidRPr="00ED7E7C">
              <w:rPr>
                <w:rFonts w:ascii="Arial" w:hAnsi="Arial" w:cs="Arial"/>
                <w:b/>
              </w:rPr>
              <w:fldChar w:fldCharType="end"/>
            </w:r>
          </w:p>
          <w:p w14:paraId="1E78CD7D" w14:textId="6B7B21E4" w:rsidR="00ED7E7C" w:rsidRPr="00E16D25" w:rsidRDefault="00ED7E7C" w:rsidP="00ED7E7C">
            <w:pPr>
              <w:rPr>
                <w:rFonts w:ascii="Arial" w:hAnsi="Arial" w:cs="Arial"/>
                <w:b/>
              </w:rPr>
            </w:pPr>
            <w:r w:rsidRPr="00ED7E7C">
              <w:rPr>
                <w:rFonts w:ascii="Arial" w:hAnsi="Arial" w:cs="Arial"/>
                <w:b/>
              </w:rPr>
              <w:t>01/2009 - 03/2010</w:t>
            </w:r>
          </w:p>
        </w:tc>
        <w:tc>
          <w:tcPr>
            <w:tcW w:w="3150" w:type="dxa"/>
            <w:shd w:val="clear" w:color="auto" w:fill="auto"/>
          </w:tcPr>
          <w:p w14:paraId="1A2D9A51" w14:textId="06057241" w:rsidR="00ED7E7C" w:rsidRPr="00E16D25" w:rsidRDefault="00ED7E7C" w:rsidP="00ED7E7C">
            <w:pPr>
              <w:keepNext/>
              <w:keepLines/>
              <w:outlineLvl w:val="1"/>
              <w:rPr>
                <w:rFonts w:ascii="Arial" w:hAnsi="Arial" w:cs="Arial"/>
                <w:bCs/>
                <w:color w:val="000000"/>
              </w:rPr>
            </w:pPr>
            <w:r w:rsidRPr="00E16D25">
              <w:rPr>
                <w:rFonts w:ascii="Arial" w:hAnsi="Arial" w:cs="Arial"/>
                <w:bCs/>
                <w:color w:val="000000"/>
              </w:rPr>
              <w:t xml:space="preserve">One center, Stroke patients in ICU with cerebral infarction or intracerebral </w:t>
            </w:r>
            <w:proofErr w:type="spellStart"/>
            <w:r w:rsidRPr="00E16D25">
              <w:rPr>
                <w:rFonts w:ascii="Arial" w:hAnsi="Arial" w:cs="Arial"/>
                <w:bCs/>
                <w:color w:val="000000"/>
              </w:rPr>
              <w:t>haemorrhage</w:t>
            </w:r>
            <w:proofErr w:type="spellEnd"/>
            <w:r w:rsidRPr="00E16D25">
              <w:rPr>
                <w:rFonts w:ascii="Arial" w:hAnsi="Arial" w:cs="Arial"/>
                <w:bCs/>
                <w:color w:val="000000"/>
              </w:rPr>
              <w:t>; Assessable &lt;=24h of stroke; Approval of patient or surrogate</w:t>
            </w:r>
          </w:p>
        </w:tc>
        <w:tc>
          <w:tcPr>
            <w:tcW w:w="4505" w:type="dxa"/>
            <w:shd w:val="clear" w:color="auto" w:fill="auto"/>
          </w:tcPr>
          <w:p w14:paraId="6E76B33B" w14:textId="14EF7A16" w:rsidR="00ED7E7C" w:rsidRPr="00E16D25" w:rsidRDefault="00ED7E7C" w:rsidP="00ED7E7C">
            <w:pPr>
              <w:keepNext/>
              <w:keepLines/>
              <w:outlineLvl w:val="1"/>
              <w:rPr>
                <w:rFonts w:ascii="Arial" w:hAnsi="Arial" w:cs="Arial"/>
              </w:rPr>
            </w:pPr>
            <w:r w:rsidRPr="00E16D25">
              <w:rPr>
                <w:rFonts w:ascii="Arial" w:hAnsi="Arial" w:cs="Arial"/>
                <w:bCs/>
                <w:color w:val="000000"/>
              </w:rPr>
              <w:t xml:space="preserve">Stroke &lt;24h; History of severe head trauma or neurosurgery; Subarachnoid </w:t>
            </w:r>
            <w:proofErr w:type="spellStart"/>
            <w:r w:rsidRPr="00E16D25">
              <w:rPr>
                <w:rFonts w:ascii="Arial" w:hAnsi="Arial" w:cs="Arial"/>
                <w:bCs/>
                <w:color w:val="000000"/>
              </w:rPr>
              <w:t>haemorrhage</w:t>
            </w:r>
            <w:proofErr w:type="spellEnd"/>
            <w:r w:rsidRPr="00E16D25">
              <w:rPr>
                <w:rFonts w:ascii="Arial" w:hAnsi="Arial" w:cs="Arial"/>
                <w:bCs/>
                <w:color w:val="000000"/>
              </w:rPr>
              <w:t xml:space="preserve">, venous infarction or brain </w:t>
            </w:r>
            <w:proofErr w:type="spellStart"/>
            <w:r w:rsidRPr="00E16D25">
              <w:rPr>
                <w:rFonts w:ascii="Arial" w:hAnsi="Arial" w:cs="Arial"/>
                <w:bCs/>
                <w:color w:val="000000"/>
              </w:rPr>
              <w:t>tumour</w:t>
            </w:r>
            <w:proofErr w:type="spellEnd"/>
            <w:r w:rsidRPr="00E16D25">
              <w:rPr>
                <w:rFonts w:ascii="Arial" w:hAnsi="Arial" w:cs="Arial"/>
                <w:bCs/>
                <w:color w:val="000000"/>
              </w:rPr>
              <w:t xml:space="preserve">; History of psychosis; Non-Czech speakers; Coma with RASS&lt;= 4 during the 1st week </w:t>
            </w:r>
            <w:proofErr w:type="spellStart"/>
            <w:r w:rsidRPr="00E16D25">
              <w:rPr>
                <w:rFonts w:ascii="Arial" w:hAnsi="Arial" w:cs="Arial"/>
                <w:bCs/>
                <w:color w:val="000000"/>
              </w:rPr>
              <w:t>poststroke</w:t>
            </w:r>
            <w:proofErr w:type="spellEnd"/>
          </w:p>
        </w:tc>
      </w:tr>
      <w:tr w:rsidR="00ED7E7C" w:rsidRPr="00ED7E7C" w14:paraId="0EE7164A" w14:textId="033A727A" w:rsidTr="006032E7">
        <w:tc>
          <w:tcPr>
            <w:tcW w:w="1705" w:type="dxa"/>
            <w:shd w:val="clear" w:color="auto" w:fill="auto"/>
          </w:tcPr>
          <w:p w14:paraId="4AD91D92" w14:textId="77777777" w:rsidR="00ED7E7C" w:rsidRDefault="00ED7E7C" w:rsidP="00ED7E7C">
            <w:pPr>
              <w:keepNext/>
              <w:keepLines/>
              <w:outlineLvl w:val="1"/>
              <w:rPr>
                <w:rFonts w:ascii="Arial" w:hAnsi="Arial" w:cs="Arial"/>
                <w:b/>
              </w:rPr>
            </w:pPr>
            <w:r w:rsidRPr="00E16D25">
              <w:rPr>
                <w:rFonts w:ascii="Arial" w:hAnsi="Arial" w:cs="Arial"/>
                <w:b/>
              </w:rPr>
              <w:t xml:space="preserve">Lees </w:t>
            </w:r>
          </w:p>
          <w:p w14:paraId="1051C93A" w14:textId="3E63FDA8" w:rsidR="00ED7E7C" w:rsidRPr="00E16D25" w:rsidRDefault="00ED7E7C" w:rsidP="00ED7E7C">
            <w:pPr>
              <w:keepNext/>
              <w:keepLines/>
              <w:outlineLvl w:val="1"/>
              <w:rPr>
                <w:rFonts w:ascii="Arial" w:hAnsi="Arial" w:cs="Arial"/>
                <w:b/>
              </w:rPr>
            </w:pPr>
            <w:r w:rsidRPr="00ED7E7C">
              <w:rPr>
                <w:rFonts w:ascii="Arial" w:hAnsi="Arial" w:cs="Arial"/>
                <w:b/>
              </w:rPr>
              <w:fldChar w:fldCharType="begin">
                <w:fldData xml:space="preserve">PEVuZE5vdGU+PENpdGU+PEF1dGhvcj5MZWVzPC9BdXRob3I+PFllYXI+MjAxMzwvWWVhcj48UmVj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</w:fldData>
              </w:fldChar>
            </w:r>
            <w:r w:rsidRPr="00ED7E7C">
              <w:rPr>
                <w:rFonts w:ascii="Arial" w:hAnsi="Arial" w:cs="Arial"/>
                <w:b/>
              </w:rPr>
              <w:instrText xml:space="preserve"> ADDIN EN.CITE </w:instrText>
            </w:r>
            <w:r w:rsidRPr="00ED7E7C">
              <w:rPr>
                <w:rFonts w:ascii="Arial" w:hAnsi="Arial" w:cs="Arial"/>
                <w:b/>
              </w:rPr>
              <w:fldChar w:fldCharType="begin">
                <w:fldData xml:space="preserve">PEVuZE5vdGU+PENpdGU+PEF1dGhvcj5MZWVzPC9BdXRob3I+PFllYXI+MjAxMzwvWWVhcj48UmVj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</w:fldData>
              </w:fldChar>
            </w:r>
            <w:r w:rsidRPr="00ED7E7C">
              <w:rPr>
                <w:rFonts w:ascii="Arial" w:hAnsi="Arial" w:cs="Arial"/>
                <w:b/>
              </w:rPr>
              <w:instrText xml:space="preserve"> ADDIN EN.CITE.DATA </w:instrText>
            </w:r>
            <w:r w:rsidRPr="00ED7E7C">
              <w:rPr>
                <w:rFonts w:ascii="Arial" w:hAnsi="Arial" w:cs="Arial"/>
                <w:b/>
              </w:rPr>
            </w:r>
            <w:r w:rsidRPr="00ED7E7C">
              <w:rPr>
                <w:rFonts w:ascii="Arial" w:hAnsi="Arial" w:cs="Arial"/>
                <w:b/>
              </w:rPr>
              <w:fldChar w:fldCharType="end"/>
            </w:r>
            <w:r w:rsidRPr="00ED7E7C">
              <w:rPr>
                <w:rFonts w:ascii="Arial" w:hAnsi="Arial" w:cs="Arial"/>
                <w:b/>
              </w:rPr>
            </w:r>
            <w:r w:rsidRPr="00ED7E7C">
              <w:rPr>
                <w:rFonts w:ascii="Arial" w:hAnsi="Arial" w:cs="Arial"/>
                <w:b/>
              </w:rPr>
              <w:fldChar w:fldCharType="separate"/>
            </w:r>
            <w:r w:rsidR="00EC372F">
              <w:rPr>
                <w:rFonts w:ascii="Arial" w:hAnsi="Arial" w:cs="Arial"/>
                <w:b/>
                <w:noProof/>
              </w:rPr>
              <w:t>(45</w:t>
            </w:r>
            <w:r w:rsidRPr="00ED7E7C">
              <w:rPr>
                <w:rFonts w:ascii="Arial" w:hAnsi="Arial" w:cs="Arial"/>
                <w:b/>
                <w:noProof/>
              </w:rPr>
              <w:t>)</w:t>
            </w:r>
            <w:r w:rsidRPr="00ED7E7C">
              <w:rPr>
                <w:rFonts w:ascii="Arial" w:hAnsi="Arial" w:cs="Arial"/>
                <w:b/>
              </w:rPr>
              <w:fldChar w:fldCharType="end"/>
            </w:r>
          </w:p>
          <w:p w14:paraId="13214B15" w14:textId="6DD01452" w:rsidR="00ED7E7C" w:rsidRPr="00E16D25" w:rsidRDefault="00ED7E7C" w:rsidP="00ED7E7C">
            <w:pPr>
              <w:rPr>
                <w:rFonts w:ascii="Arial" w:hAnsi="Arial" w:cs="Arial"/>
                <w:b/>
              </w:rPr>
            </w:pPr>
            <w:r w:rsidRPr="00ED7E7C">
              <w:rPr>
                <w:rFonts w:ascii="Arial" w:hAnsi="Arial" w:cs="Arial"/>
                <w:b/>
              </w:rPr>
              <w:t>04/2012 - 06/2012</w:t>
            </w:r>
          </w:p>
        </w:tc>
        <w:tc>
          <w:tcPr>
            <w:tcW w:w="3150" w:type="dxa"/>
            <w:shd w:val="clear" w:color="auto" w:fill="auto"/>
          </w:tcPr>
          <w:p w14:paraId="788B753B" w14:textId="7292F203" w:rsidR="00ED7E7C" w:rsidRPr="00E16D25" w:rsidRDefault="00ED7E7C" w:rsidP="00ED7E7C">
            <w:pPr>
              <w:keepNext/>
              <w:keepLines/>
              <w:outlineLvl w:val="1"/>
              <w:rPr>
                <w:rFonts w:ascii="Arial" w:hAnsi="Arial" w:cs="Arial"/>
                <w:bCs/>
                <w:color w:val="000000"/>
              </w:rPr>
            </w:pPr>
            <w:r w:rsidRPr="00E16D25">
              <w:rPr>
                <w:rFonts w:ascii="Arial" w:hAnsi="Arial" w:cs="Arial"/>
                <w:bCs/>
                <w:color w:val="000000"/>
              </w:rPr>
              <w:t>One center, Stroke patients in ICU (ischemia and hemorrhage)</w:t>
            </w:r>
          </w:p>
        </w:tc>
        <w:tc>
          <w:tcPr>
            <w:tcW w:w="4505" w:type="dxa"/>
            <w:shd w:val="clear" w:color="auto" w:fill="auto"/>
          </w:tcPr>
          <w:p w14:paraId="3D282FA1" w14:textId="1AB43FA3" w:rsidR="00ED7E7C" w:rsidRPr="00E16D25" w:rsidRDefault="00ED7E7C" w:rsidP="00ED7E7C">
            <w:pPr>
              <w:keepNext/>
              <w:keepLines/>
              <w:outlineLvl w:val="1"/>
              <w:rPr>
                <w:rFonts w:ascii="Arial" w:hAnsi="Arial" w:cs="Arial"/>
              </w:rPr>
            </w:pPr>
            <w:r w:rsidRPr="00E16D25">
              <w:rPr>
                <w:rFonts w:ascii="Arial" w:hAnsi="Arial" w:cs="Arial"/>
              </w:rPr>
              <w:t xml:space="preserve">Unspecified/Unclear, but </w:t>
            </w:r>
            <w:proofErr w:type="spellStart"/>
            <w:r w:rsidRPr="00E16D25">
              <w:rPr>
                <w:rFonts w:ascii="Arial" w:hAnsi="Arial" w:cs="Arial"/>
              </w:rPr>
              <w:t>impled</w:t>
            </w:r>
            <w:proofErr w:type="spellEnd"/>
            <w:r w:rsidRPr="00E16D25">
              <w:rPr>
                <w:rFonts w:ascii="Arial" w:hAnsi="Arial" w:cs="Arial"/>
              </w:rPr>
              <w:t xml:space="preserve"> medical instability and those with very severe stroke</w:t>
            </w:r>
          </w:p>
          <w:p w14:paraId="618F1490" w14:textId="77777777" w:rsidR="00ED7E7C" w:rsidRPr="00E16D25" w:rsidRDefault="00ED7E7C" w:rsidP="00ED7E7C">
            <w:pPr>
              <w:jc w:val="center"/>
              <w:rPr>
                <w:rFonts w:ascii="Arial" w:hAnsi="Arial" w:cs="Arial"/>
              </w:rPr>
            </w:pPr>
          </w:p>
        </w:tc>
      </w:tr>
      <w:tr w:rsidR="00ED7E7C" w:rsidRPr="00ED7E7C" w14:paraId="620C8B7B" w14:textId="4CA20A70" w:rsidTr="006032E7">
        <w:tc>
          <w:tcPr>
            <w:tcW w:w="1705" w:type="dxa"/>
            <w:shd w:val="clear" w:color="auto" w:fill="auto"/>
          </w:tcPr>
          <w:p w14:paraId="0903D2DA" w14:textId="77777777" w:rsidR="00ED7E7C" w:rsidRDefault="00ED7E7C" w:rsidP="00ED7E7C">
            <w:pPr>
              <w:keepNext/>
              <w:keepLines/>
              <w:outlineLvl w:val="1"/>
              <w:rPr>
                <w:rFonts w:ascii="Arial" w:hAnsi="Arial" w:cs="Arial"/>
                <w:b/>
              </w:rPr>
            </w:pPr>
            <w:proofErr w:type="spellStart"/>
            <w:r w:rsidRPr="00E16D25">
              <w:rPr>
                <w:rFonts w:ascii="Arial" w:hAnsi="Arial" w:cs="Arial"/>
                <w:b/>
              </w:rPr>
              <w:t>Mitasova</w:t>
            </w:r>
            <w:proofErr w:type="spellEnd"/>
            <w:r w:rsidRPr="00E16D25">
              <w:rPr>
                <w:rFonts w:ascii="Arial" w:hAnsi="Arial" w:cs="Arial"/>
                <w:b/>
              </w:rPr>
              <w:t xml:space="preserve"> </w:t>
            </w:r>
          </w:p>
          <w:p w14:paraId="49353C31" w14:textId="158D4E18" w:rsidR="00ED7E7C" w:rsidRPr="00E16D25" w:rsidRDefault="00ED7E7C" w:rsidP="00ED7E7C">
            <w:pPr>
              <w:keepNext/>
              <w:keepLines/>
              <w:outlineLvl w:val="1"/>
              <w:rPr>
                <w:rFonts w:ascii="Arial" w:hAnsi="Arial" w:cs="Arial"/>
                <w:b/>
              </w:rPr>
            </w:pPr>
            <w:r w:rsidRPr="00ED7E7C">
              <w:rPr>
                <w:rFonts w:ascii="Arial" w:hAnsi="Arial" w:cs="Arial"/>
                <w:b/>
              </w:rPr>
              <w:fldChar w:fldCharType="begin">
                <w:fldData xml:space="preserve">PEVuZE5vdGU+PENpdGU+PEF1dGhvcj5NaXRhc292YTwvQXV0aG9yPjxZZWFyPjIwMTI8L1llYXI+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</w:fldData>
              </w:fldChar>
            </w:r>
            <w:r w:rsidRPr="00ED7E7C">
              <w:rPr>
                <w:rFonts w:ascii="Arial" w:hAnsi="Arial" w:cs="Arial"/>
                <w:b/>
              </w:rPr>
              <w:instrText xml:space="preserve"> ADDIN EN.CITE </w:instrText>
            </w:r>
            <w:r w:rsidRPr="00ED7E7C">
              <w:rPr>
                <w:rFonts w:ascii="Arial" w:hAnsi="Arial" w:cs="Arial"/>
                <w:b/>
              </w:rPr>
              <w:fldChar w:fldCharType="begin">
                <w:fldData xml:space="preserve">PEVuZE5vdGU+PENpdGU+PEF1dGhvcj5NaXRhc292YTwvQXV0aG9yPjxZZWFyPjIwMTI8L1llYXI+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</w:fldData>
              </w:fldChar>
            </w:r>
            <w:r w:rsidRPr="00ED7E7C">
              <w:rPr>
                <w:rFonts w:ascii="Arial" w:hAnsi="Arial" w:cs="Arial"/>
                <w:b/>
              </w:rPr>
              <w:instrText xml:space="preserve"> ADDIN EN.CITE.DATA </w:instrText>
            </w:r>
            <w:r w:rsidRPr="00ED7E7C">
              <w:rPr>
                <w:rFonts w:ascii="Arial" w:hAnsi="Arial" w:cs="Arial"/>
                <w:b/>
              </w:rPr>
            </w:r>
            <w:r w:rsidRPr="00ED7E7C">
              <w:rPr>
                <w:rFonts w:ascii="Arial" w:hAnsi="Arial" w:cs="Arial"/>
                <w:b/>
              </w:rPr>
              <w:fldChar w:fldCharType="end"/>
            </w:r>
            <w:r w:rsidRPr="00ED7E7C">
              <w:rPr>
                <w:rFonts w:ascii="Arial" w:hAnsi="Arial" w:cs="Arial"/>
                <w:b/>
              </w:rPr>
            </w:r>
            <w:r w:rsidRPr="00ED7E7C">
              <w:rPr>
                <w:rFonts w:ascii="Arial" w:hAnsi="Arial" w:cs="Arial"/>
                <w:b/>
              </w:rPr>
              <w:fldChar w:fldCharType="separate"/>
            </w:r>
            <w:r w:rsidR="00EC372F">
              <w:rPr>
                <w:rFonts w:ascii="Arial" w:hAnsi="Arial" w:cs="Arial"/>
                <w:b/>
                <w:noProof/>
              </w:rPr>
              <w:t>(46</w:t>
            </w:r>
            <w:r w:rsidRPr="00ED7E7C">
              <w:rPr>
                <w:rFonts w:ascii="Arial" w:hAnsi="Arial" w:cs="Arial"/>
                <w:b/>
                <w:noProof/>
              </w:rPr>
              <w:t>)</w:t>
            </w:r>
            <w:r w:rsidRPr="00ED7E7C">
              <w:rPr>
                <w:rFonts w:ascii="Arial" w:hAnsi="Arial" w:cs="Arial"/>
                <w:b/>
              </w:rPr>
              <w:fldChar w:fldCharType="end"/>
            </w:r>
          </w:p>
          <w:p w14:paraId="0F72AE98" w14:textId="62A88E97" w:rsidR="00ED7E7C" w:rsidRPr="00E16D25" w:rsidRDefault="00ED7E7C" w:rsidP="00ED7E7C">
            <w:pPr>
              <w:rPr>
                <w:rFonts w:ascii="Arial" w:hAnsi="Arial" w:cs="Arial"/>
                <w:b/>
              </w:rPr>
            </w:pPr>
            <w:r w:rsidRPr="00ED7E7C">
              <w:rPr>
                <w:rFonts w:ascii="Arial" w:hAnsi="Arial" w:cs="Arial"/>
                <w:b/>
              </w:rPr>
              <w:t>1/2009 - 1/2010</w:t>
            </w:r>
          </w:p>
        </w:tc>
        <w:tc>
          <w:tcPr>
            <w:tcW w:w="3150" w:type="dxa"/>
            <w:shd w:val="clear" w:color="auto" w:fill="auto"/>
          </w:tcPr>
          <w:p w14:paraId="7F3465F8" w14:textId="753441D9" w:rsidR="00ED7E7C" w:rsidRPr="00E16D25" w:rsidRDefault="00ED7E7C" w:rsidP="00ED7E7C">
            <w:pPr>
              <w:keepNext/>
              <w:keepLines/>
              <w:outlineLvl w:val="1"/>
              <w:rPr>
                <w:rFonts w:ascii="Arial" w:hAnsi="Arial" w:cs="Arial"/>
                <w:bCs/>
                <w:color w:val="000000"/>
              </w:rPr>
            </w:pPr>
            <w:r w:rsidRPr="00E16D25">
              <w:rPr>
                <w:rFonts w:ascii="Arial" w:hAnsi="Arial" w:cs="Arial"/>
                <w:bCs/>
                <w:color w:val="000000"/>
              </w:rPr>
              <w:t xml:space="preserve">One center, Stroke patients in ICU (with ischemia or hemorrhage), Assessment&lt;=24h of stroke; Approval of patient or surrogate </w:t>
            </w:r>
          </w:p>
        </w:tc>
        <w:tc>
          <w:tcPr>
            <w:tcW w:w="4505" w:type="dxa"/>
            <w:shd w:val="clear" w:color="auto" w:fill="auto"/>
          </w:tcPr>
          <w:p w14:paraId="03B00F4E" w14:textId="46EBB462" w:rsidR="00ED7E7C" w:rsidRPr="00E16D25" w:rsidRDefault="00ED7E7C" w:rsidP="00ED7E7C">
            <w:pPr>
              <w:keepNext/>
              <w:keepLines/>
              <w:outlineLvl w:val="1"/>
              <w:rPr>
                <w:rFonts w:ascii="Arial" w:hAnsi="Arial" w:cs="Arial"/>
                <w:bCs/>
                <w:color w:val="000000"/>
              </w:rPr>
            </w:pPr>
            <w:r w:rsidRPr="00E16D25">
              <w:rPr>
                <w:rFonts w:ascii="Arial" w:hAnsi="Arial" w:cs="Arial"/>
                <w:bCs/>
                <w:color w:val="000000"/>
              </w:rPr>
              <w:t xml:space="preserve">Duration of stroke &gt;24h; Pre-stroke history of severe head trauma or neurosurgery; Subarachnoid hemorrhage; Venous infarction; brain tumor; History of psychosis; Non-Czech speakers; Coma with RASS&lt;= 4 during the 1st week </w:t>
            </w:r>
            <w:proofErr w:type="spellStart"/>
            <w:r w:rsidRPr="00E16D25">
              <w:rPr>
                <w:rFonts w:ascii="Arial" w:hAnsi="Arial" w:cs="Arial"/>
                <w:bCs/>
                <w:color w:val="000000"/>
              </w:rPr>
              <w:t>poststroke</w:t>
            </w:r>
            <w:proofErr w:type="spellEnd"/>
          </w:p>
        </w:tc>
      </w:tr>
      <w:tr w:rsidR="00ED7E7C" w:rsidRPr="00ED7E7C" w14:paraId="09DF0C60" w14:textId="1D8700FA" w:rsidTr="006032E7">
        <w:tc>
          <w:tcPr>
            <w:tcW w:w="1705" w:type="dxa"/>
            <w:shd w:val="clear" w:color="auto" w:fill="auto"/>
          </w:tcPr>
          <w:p w14:paraId="4F62EAC1" w14:textId="77777777" w:rsidR="00ED7E7C" w:rsidRDefault="00ED7E7C" w:rsidP="00ED7E7C">
            <w:pPr>
              <w:keepNext/>
              <w:keepLines/>
              <w:outlineLvl w:val="1"/>
              <w:rPr>
                <w:rFonts w:ascii="Arial" w:hAnsi="Arial" w:cs="Arial"/>
                <w:b/>
              </w:rPr>
            </w:pPr>
            <w:r w:rsidRPr="00E16D25">
              <w:rPr>
                <w:rFonts w:ascii="Arial" w:hAnsi="Arial" w:cs="Arial"/>
                <w:b/>
              </w:rPr>
              <w:t xml:space="preserve">Naidech </w:t>
            </w:r>
          </w:p>
          <w:p w14:paraId="7E5D5CCA" w14:textId="5A449BB7" w:rsidR="00ED7E7C" w:rsidRPr="00E16D25" w:rsidRDefault="00ED7E7C" w:rsidP="00ED7E7C">
            <w:pPr>
              <w:keepNext/>
              <w:keepLines/>
              <w:outlineLvl w:val="1"/>
              <w:rPr>
                <w:rFonts w:ascii="Arial" w:hAnsi="Arial" w:cs="Arial"/>
                <w:b/>
              </w:rPr>
            </w:pPr>
            <w:r w:rsidRPr="00ED7E7C">
              <w:rPr>
                <w:rFonts w:ascii="Arial" w:hAnsi="Arial" w:cs="Arial"/>
                <w:b/>
              </w:rPr>
              <w:fldChar w:fldCharType="begin">
                <w:fldData xml:space="preserve">PEVuZE5vdGU+PENpdGU+PEF1dGhvcj5OYWlkZWNoPC9BdXRob3I+PFllYXI+MjAxMzwvWWVhcj48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</w:fldData>
              </w:fldChar>
            </w:r>
            <w:r w:rsidRPr="00ED7E7C">
              <w:rPr>
                <w:rFonts w:ascii="Arial" w:hAnsi="Arial" w:cs="Arial"/>
                <w:b/>
              </w:rPr>
              <w:instrText xml:space="preserve"> ADDIN EN.CITE </w:instrText>
            </w:r>
            <w:r w:rsidRPr="00ED7E7C">
              <w:rPr>
                <w:rFonts w:ascii="Arial" w:hAnsi="Arial" w:cs="Arial"/>
                <w:b/>
              </w:rPr>
              <w:fldChar w:fldCharType="begin">
                <w:fldData xml:space="preserve">PEVuZE5vdGU+PENpdGU+PEF1dGhvcj5OYWlkZWNoPC9BdXRob3I+PFllYXI+MjAxMzwvWWVhcj48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</w:fldData>
              </w:fldChar>
            </w:r>
            <w:r w:rsidRPr="00ED7E7C">
              <w:rPr>
                <w:rFonts w:ascii="Arial" w:hAnsi="Arial" w:cs="Arial"/>
                <w:b/>
              </w:rPr>
              <w:instrText xml:space="preserve"> ADDIN EN.CITE.DATA </w:instrText>
            </w:r>
            <w:r w:rsidRPr="00ED7E7C">
              <w:rPr>
                <w:rFonts w:ascii="Arial" w:hAnsi="Arial" w:cs="Arial"/>
                <w:b/>
              </w:rPr>
            </w:r>
            <w:r w:rsidRPr="00ED7E7C">
              <w:rPr>
                <w:rFonts w:ascii="Arial" w:hAnsi="Arial" w:cs="Arial"/>
                <w:b/>
              </w:rPr>
              <w:fldChar w:fldCharType="end"/>
            </w:r>
            <w:r w:rsidRPr="00ED7E7C">
              <w:rPr>
                <w:rFonts w:ascii="Arial" w:hAnsi="Arial" w:cs="Arial"/>
                <w:b/>
              </w:rPr>
            </w:r>
            <w:r w:rsidRPr="00ED7E7C">
              <w:rPr>
                <w:rFonts w:ascii="Arial" w:hAnsi="Arial" w:cs="Arial"/>
                <w:b/>
              </w:rPr>
              <w:fldChar w:fldCharType="separate"/>
            </w:r>
            <w:r w:rsidR="00EC372F">
              <w:rPr>
                <w:rFonts w:ascii="Arial" w:hAnsi="Arial" w:cs="Arial"/>
                <w:b/>
                <w:noProof/>
              </w:rPr>
              <w:t>(47</w:t>
            </w:r>
            <w:r w:rsidRPr="00ED7E7C">
              <w:rPr>
                <w:rFonts w:ascii="Arial" w:hAnsi="Arial" w:cs="Arial"/>
                <w:b/>
                <w:noProof/>
              </w:rPr>
              <w:t>)</w:t>
            </w:r>
            <w:r w:rsidRPr="00ED7E7C">
              <w:rPr>
                <w:rFonts w:ascii="Arial" w:hAnsi="Arial" w:cs="Arial"/>
                <w:b/>
              </w:rPr>
              <w:fldChar w:fldCharType="end"/>
            </w:r>
          </w:p>
          <w:p w14:paraId="583FEAAA" w14:textId="777319FC" w:rsidR="00ED7E7C" w:rsidRPr="00E16D25" w:rsidRDefault="00ED7E7C" w:rsidP="00ED7E7C">
            <w:pPr>
              <w:rPr>
                <w:rFonts w:ascii="Arial" w:hAnsi="Arial" w:cs="Arial"/>
                <w:b/>
              </w:rPr>
            </w:pPr>
            <w:r w:rsidRPr="00ED7E7C">
              <w:rPr>
                <w:rFonts w:ascii="Arial" w:hAnsi="Arial" w:cs="Arial"/>
                <w:b/>
              </w:rPr>
              <w:t>12/2009 - 04/2013</w:t>
            </w:r>
          </w:p>
        </w:tc>
        <w:tc>
          <w:tcPr>
            <w:tcW w:w="3150" w:type="dxa"/>
            <w:shd w:val="clear" w:color="auto" w:fill="auto"/>
          </w:tcPr>
          <w:p w14:paraId="0CE8C0B3" w14:textId="6EA85ADC" w:rsidR="00ED7E7C" w:rsidRPr="00E16D25" w:rsidRDefault="00ED7E7C" w:rsidP="00ED7E7C">
            <w:pPr>
              <w:keepNext/>
              <w:keepLines/>
              <w:outlineLvl w:val="1"/>
              <w:rPr>
                <w:rFonts w:ascii="Arial" w:hAnsi="Arial" w:cs="Arial"/>
              </w:rPr>
            </w:pPr>
            <w:r w:rsidRPr="00E16D25">
              <w:rPr>
                <w:rFonts w:ascii="Arial" w:hAnsi="Arial" w:cs="Arial"/>
                <w:bCs/>
                <w:color w:val="000000"/>
              </w:rPr>
              <w:t>One center, Intracerebral hemorrhage by CT (neurologist-verified) in Neuro/Spine ICU</w:t>
            </w:r>
          </w:p>
        </w:tc>
        <w:tc>
          <w:tcPr>
            <w:tcW w:w="4505" w:type="dxa"/>
            <w:shd w:val="clear" w:color="auto" w:fill="auto"/>
          </w:tcPr>
          <w:p w14:paraId="22C69E36" w14:textId="49F2CCB4" w:rsidR="00ED7E7C" w:rsidRPr="00E16D25" w:rsidRDefault="00ED7E7C" w:rsidP="00ED7E7C">
            <w:pPr>
              <w:rPr>
                <w:rFonts w:ascii="Arial" w:hAnsi="Arial" w:cs="Arial"/>
                <w:bCs/>
                <w:color w:val="000000"/>
              </w:rPr>
            </w:pPr>
            <w:proofErr w:type="spellStart"/>
            <w:r w:rsidRPr="00E16D25">
              <w:rPr>
                <w:rFonts w:ascii="Arial" w:hAnsi="Arial" w:cs="Arial"/>
                <w:bCs/>
                <w:color w:val="000000"/>
              </w:rPr>
              <w:t>Intracerbral</w:t>
            </w:r>
            <w:proofErr w:type="spellEnd"/>
            <w:r w:rsidRPr="00E16D25">
              <w:rPr>
                <w:rFonts w:ascii="Arial" w:hAnsi="Arial" w:cs="Arial"/>
                <w:bCs/>
                <w:color w:val="000000"/>
              </w:rPr>
              <w:t xml:space="preserve"> hemorrhage from trauma; Hemorrhagic conversion of ischemic stroke; Structural lesions (e.g., aneurysm, tumor, arteriovenous malformation, vessel dissection)</w:t>
            </w:r>
          </w:p>
        </w:tc>
      </w:tr>
      <w:tr w:rsidR="00ED7E7C" w:rsidRPr="00ED7E7C" w14:paraId="78F0AD7D" w14:textId="49B769D5" w:rsidTr="006032E7">
        <w:tc>
          <w:tcPr>
            <w:tcW w:w="1705" w:type="dxa"/>
            <w:shd w:val="clear" w:color="auto" w:fill="auto"/>
          </w:tcPr>
          <w:p w14:paraId="216046C7" w14:textId="77777777" w:rsidR="00ED7E7C" w:rsidRDefault="00ED7E7C" w:rsidP="00ED7E7C">
            <w:pPr>
              <w:rPr>
                <w:rFonts w:ascii="Arial" w:hAnsi="Arial" w:cs="Arial"/>
                <w:b/>
              </w:rPr>
            </w:pPr>
            <w:proofErr w:type="spellStart"/>
            <w:r w:rsidRPr="00E16D25">
              <w:rPr>
                <w:rFonts w:ascii="Arial" w:hAnsi="Arial" w:cs="Arial"/>
                <w:b/>
              </w:rPr>
              <w:t>Oldenbeuving</w:t>
            </w:r>
            <w:proofErr w:type="spellEnd"/>
          </w:p>
          <w:p w14:paraId="71B3773F" w14:textId="360562BF" w:rsidR="00ED7E7C" w:rsidRPr="00ED7E7C" w:rsidRDefault="00ED7E7C" w:rsidP="00ED7E7C">
            <w:pPr>
              <w:rPr>
                <w:rFonts w:ascii="Arial" w:hAnsi="Arial" w:cs="Arial"/>
                <w:b/>
              </w:rPr>
            </w:pPr>
            <w:r w:rsidRPr="00ED7E7C">
              <w:rPr>
                <w:rFonts w:ascii="Arial" w:hAnsi="Arial" w:cs="Arial"/>
                <w:b/>
              </w:rPr>
              <w:fldChar w:fldCharType="begin">
                <w:fldData xml:space="preserve">PEVuZE5vdGU+PENpdGU+PEF1dGhvcj5PbGRlbmJldXZpbmc8L0F1dGhvcj48WWVhcj4yMDExPC9Z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</w:fldData>
              </w:fldChar>
            </w:r>
            <w:r w:rsidRPr="00ED7E7C">
              <w:rPr>
                <w:rFonts w:ascii="Arial" w:hAnsi="Arial" w:cs="Arial"/>
                <w:b/>
              </w:rPr>
              <w:instrText xml:space="preserve"> ADDIN EN.CITE </w:instrText>
            </w:r>
            <w:r w:rsidRPr="00ED7E7C">
              <w:rPr>
                <w:rFonts w:ascii="Arial" w:hAnsi="Arial" w:cs="Arial"/>
                <w:b/>
              </w:rPr>
              <w:fldChar w:fldCharType="begin">
                <w:fldData xml:space="preserve">PEVuZE5vdGU+PENpdGU+PEF1dGhvcj5PbGRlbmJldXZpbmc8L0F1dGhvcj48WWVhcj4yMDExPC9Z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</w:fldData>
              </w:fldChar>
            </w:r>
            <w:r w:rsidRPr="00ED7E7C">
              <w:rPr>
                <w:rFonts w:ascii="Arial" w:hAnsi="Arial" w:cs="Arial"/>
                <w:b/>
              </w:rPr>
              <w:instrText xml:space="preserve"> ADDIN EN.CITE.DATA </w:instrText>
            </w:r>
            <w:r w:rsidRPr="00ED7E7C">
              <w:rPr>
                <w:rFonts w:ascii="Arial" w:hAnsi="Arial" w:cs="Arial"/>
                <w:b/>
              </w:rPr>
            </w:r>
            <w:r w:rsidRPr="00ED7E7C">
              <w:rPr>
                <w:rFonts w:ascii="Arial" w:hAnsi="Arial" w:cs="Arial"/>
                <w:b/>
              </w:rPr>
              <w:fldChar w:fldCharType="end"/>
            </w:r>
            <w:r w:rsidRPr="00ED7E7C">
              <w:rPr>
                <w:rFonts w:ascii="Arial" w:hAnsi="Arial" w:cs="Arial"/>
                <w:b/>
              </w:rPr>
            </w:r>
            <w:r w:rsidRPr="00ED7E7C">
              <w:rPr>
                <w:rFonts w:ascii="Arial" w:hAnsi="Arial" w:cs="Arial"/>
                <w:b/>
              </w:rPr>
              <w:fldChar w:fldCharType="separate"/>
            </w:r>
            <w:r w:rsidR="00EC372F">
              <w:rPr>
                <w:rFonts w:ascii="Arial" w:hAnsi="Arial" w:cs="Arial"/>
                <w:b/>
                <w:noProof/>
              </w:rPr>
              <w:t>(48</w:t>
            </w:r>
            <w:r w:rsidRPr="00ED7E7C">
              <w:rPr>
                <w:rFonts w:ascii="Arial" w:hAnsi="Arial" w:cs="Arial"/>
                <w:b/>
                <w:noProof/>
              </w:rPr>
              <w:t>)</w:t>
            </w:r>
            <w:r w:rsidRPr="00ED7E7C">
              <w:rPr>
                <w:rFonts w:ascii="Arial" w:hAnsi="Arial" w:cs="Arial"/>
                <w:b/>
              </w:rPr>
              <w:fldChar w:fldCharType="end"/>
            </w:r>
          </w:p>
          <w:p w14:paraId="549FD11C" w14:textId="77777777" w:rsidR="00ED7E7C" w:rsidRPr="00ED7E7C" w:rsidRDefault="00ED7E7C" w:rsidP="00ED7E7C">
            <w:pPr>
              <w:keepNext/>
              <w:keepLines/>
              <w:outlineLvl w:val="1"/>
              <w:rPr>
                <w:rFonts w:ascii="Arial" w:hAnsi="Arial" w:cs="Arial"/>
                <w:b/>
              </w:rPr>
            </w:pPr>
            <w:r w:rsidRPr="00ED7E7C">
              <w:rPr>
                <w:rFonts w:ascii="Arial" w:hAnsi="Arial" w:cs="Arial"/>
                <w:b/>
              </w:rPr>
              <w:t>1y period,</w:t>
            </w:r>
          </w:p>
          <w:p w14:paraId="2B5E9B2E" w14:textId="75DD6450" w:rsidR="00ED7E7C" w:rsidRPr="00E16D25" w:rsidRDefault="00ED7E7C" w:rsidP="00ED7E7C">
            <w:pPr>
              <w:keepNext/>
              <w:keepLines/>
              <w:outlineLvl w:val="1"/>
              <w:rPr>
                <w:rFonts w:ascii="Arial" w:hAnsi="Arial" w:cs="Arial"/>
                <w:b/>
              </w:rPr>
            </w:pPr>
            <w:r w:rsidRPr="00ED7E7C">
              <w:rPr>
                <w:rFonts w:ascii="Arial" w:hAnsi="Arial" w:cs="Arial"/>
                <w:b/>
              </w:rPr>
              <w:t>unspecified</w:t>
            </w:r>
          </w:p>
          <w:p w14:paraId="45604B1B" w14:textId="77777777" w:rsidR="00ED7E7C" w:rsidRPr="00E16D25" w:rsidRDefault="00ED7E7C" w:rsidP="00ED7E7C">
            <w:pPr>
              <w:rPr>
                <w:rFonts w:ascii="Arial" w:hAnsi="Arial" w:cs="Arial"/>
              </w:rPr>
            </w:pPr>
          </w:p>
        </w:tc>
        <w:tc>
          <w:tcPr>
            <w:tcW w:w="3150" w:type="dxa"/>
            <w:shd w:val="clear" w:color="auto" w:fill="auto"/>
          </w:tcPr>
          <w:p w14:paraId="1C87B0D1" w14:textId="6B22D9EE" w:rsidR="00ED7E7C" w:rsidRPr="00E16D25" w:rsidRDefault="00ED7E7C" w:rsidP="00ED7E7C">
            <w:pPr>
              <w:keepNext/>
              <w:keepLines/>
              <w:outlineLvl w:val="1"/>
              <w:rPr>
                <w:rFonts w:ascii="Arial" w:hAnsi="Arial" w:cs="Arial"/>
              </w:rPr>
            </w:pPr>
            <w:r w:rsidRPr="00E16D25">
              <w:rPr>
                <w:rFonts w:ascii="Arial" w:hAnsi="Arial" w:cs="Arial"/>
                <w:bCs/>
                <w:color w:val="000000"/>
              </w:rPr>
              <w:t>Two centers, Stroke (neurologic deficit of sudden onset &gt;24h; ischemic or hemorrhagic) in ICU, Age&gt;18y</w:t>
            </w:r>
          </w:p>
        </w:tc>
        <w:tc>
          <w:tcPr>
            <w:tcW w:w="4505" w:type="dxa"/>
            <w:shd w:val="clear" w:color="auto" w:fill="auto"/>
          </w:tcPr>
          <w:p w14:paraId="5CFBB8FF" w14:textId="2A8FB15D" w:rsidR="00ED7E7C" w:rsidRPr="00E16D25" w:rsidRDefault="00ED7E7C" w:rsidP="00ED7E7C">
            <w:pPr>
              <w:keepNext/>
              <w:keepLines/>
              <w:outlineLvl w:val="1"/>
              <w:rPr>
                <w:rFonts w:ascii="Arial" w:hAnsi="Arial" w:cs="Arial"/>
                <w:bCs/>
                <w:color w:val="000000"/>
              </w:rPr>
            </w:pPr>
            <w:r w:rsidRPr="00E16D25">
              <w:rPr>
                <w:rFonts w:ascii="Arial" w:hAnsi="Arial" w:cs="Arial"/>
                <w:bCs/>
                <w:color w:val="000000"/>
              </w:rPr>
              <w:t>Subarachnoid hemorrhage, Transient ischemic attack; Severe mental retardation; Severe language barrier; Transferred to another hospital because of capacity problems; Refusal of informed consent; Admitted twice in study period</w:t>
            </w:r>
          </w:p>
        </w:tc>
      </w:tr>
      <w:tr w:rsidR="00ED7E7C" w:rsidRPr="00ED7E7C" w14:paraId="493253E8" w14:textId="3F0F042C" w:rsidTr="006032E7">
        <w:tc>
          <w:tcPr>
            <w:tcW w:w="1705" w:type="dxa"/>
            <w:shd w:val="clear" w:color="auto" w:fill="auto"/>
          </w:tcPr>
          <w:p w14:paraId="1A396CDD" w14:textId="77777777" w:rsidR="00ED7E7C" w:rsidRDefault="00ED7E7C" w:rsidP="00ED7E7C">
            <w:pPr>
              <w:keepNext/>
              <w:keepLines/>
              <w:outlineLvl w:val="1"/>
              <w:rPr>
                <w:rFonts w:ascii="Arial" w:hAnsi="Arial" w:cs="Arial"/>
                <w:b/>
              </w:rPr>
            </w:pPr>
            <w:r w:rsidRPr="00E16D25">
              <w:rPr>
                <w:rFonts w:ascii="Arial" w:hAnsi="Arial" w:cs="Arial"/>
                <w:b/>
              </w:rPr>
              <w:t xml:space="preserve">Rosenthal </w:t>
            </w:r>
          </w:p>
          <w:p w14:paraId="65DA7E33" w14:textId="38D4B748" w:rsidR="00ED7E7C" w:rsidRPr="00E16D25" w:rsidRDefault="00ED7E7C" w:rsidP="00ED7E7C">
            <w:pPr>
              <w:keepNext/>
              <w:keepLines/>
              <w:outlineLvl w:val="1"/>
              <w:rPr>
                <w:rFonts w:ascii="Arial" w:hAnsi="Arial" w:cs="Arial"/>
                <w:b/>
              </w:rPr>
            </w:pPr>
            <w:r w:rsidRPr="00ED7E7C">
              <w:rPr>
                <w:rFonts w:ascii="Arial" w:hAnsi="Arial" w:cs="Arial"/>
                <w:b/>
              </w:rPr>
              <w:fldChar w:fldCharType="begin">
                <w:fldData xml:space="preserve">PEVuZE5vdGU+PENpdGU+PEF1dGhvcj5Sb3NlbnRoYWw8L0F1dGhvcj48WWVhcj4yMDE3PC9ZZWFy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</w:fldData>
              </w:fldChar>
            </w:r>
            <w:r w:rsidRPr="00ED7E7C">
              <w:rPr>
                <w:rFonts w:ascii="Arial" w:hAnsi="Arial" w:cs="Arial"/>
                <w:b/>
              </w:rPr>
              <w:instrText xml:space="preserve"> ADDIN EN.CITE </w:instrText>
            </w:r>
            <w:r w:rsidRPr="00ED7E7C">
              <w:rPr>
                <w:rFonts w:ascii="Arial" w:hAnsi="Arial" w:cs="Arial"/>
                <w:b/>
              </w:rPr>
              <w:fldChar w:fldCharType="begin">
                <w:fldData xml:space="preserve">PEVuZE5vdGU+PENpdGU+PEF1dGhvcj5Sb3NlbnRoYWw8L0F1dGhvcj48WWVhcj4yMDE3PC9ZZWFy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</w:fldData>
              </w:fldChar>
            </w:r>
            <w:r w:rsidRPr="00ED7E7C">
              <w:rPr>
                <w:rFonts w:ascii="Arial" w:hAnsi="Arial" w:cs="Arial"/>
                <w:b/>
              </w:rPr>
              <w:instrText xml:space="preserve"> ADDIN EN.CITE.DATA </w:instrText>
            </w:r>
            <w:r w:rsidRPr="00ED7E7C">
              <w:rPr>
                <w:rFonts w:ascii="Arial" w:hAnsi="Arial" w:cs="Arial"/>
                <w:b/>
              </w:rPr>
            </w:r>
            <w:r w:rsidRPr="00ED7E7C">
              <w:rPr>
                <w:rFonts w:ascii="Arial" w:hAnsi="Arial" w:cs="Arial"/>
                <w:b/>
              </w:rPr>
              <w:fldChar w:fldCharType="end"/>
            </w:r>
            <w:r w:rsidRPr="00ED7E7C">
              <w:rPr>
                <w:rFonts w:ascii="Arial" w:hAnsi="Arial" w:cs="Arial"/>
                <w:b/>
              </w:rPr>
            </w:r>
            <w:r w:rsidRPr="00ED7E7C">
              <w:rPr>
                <w:rFonts w:ascii="Arial" w:hAnsi="Arial" w:cs="Arial"/>
                <w:b/>
              </w:rPr>
              <w:fldChar w:fldCharType="separate"/>
            </w:r>
            <w:r w:rsidR="00EC372F">
              <w:rPr>
                <w:rFonts w:ascii="Arial" w:hAnsi="Arial" w:cs="Arial"/>
                <w:b/>
                <w:noProof/>
              </w:rPr>
              <w:t>(49</w:t>
            </w:r>
            <w:r w:rsidRPr="00ED7E7C">
              <w:rPr>
                <w:rFonts w:ascii="Arial" w:hAnsi="Arial" w:cs="Arial"/>
                <w:b/>
                <w:noProof/>
              </w:rPr>
              <w:t>)</w:t>
            </w:r>
            <w:r w:rsidRPr="00ED7E7C">
              <w:rPr>
                <w:rFonts w:ascii="Arial" w:hAnsi="Arial" w:cs="Arial"/>
                <w:b/>
              </w:rPr>
              <w:fldChar w:fldCharType="end"/>
            </w:r>
          </w:p>
          <w:p w14:paraId="19CEDE52" w14:textId="6B695D39" w:rsidR="00ED7E7C" w:rsidRPr="00E16D25" w:rsidRDefault="00ED7E7C" w:rsidP="00ED7E7C">
            <w:pPr>
              <w:rPr>
                <w:rFonts w:ascii="Arial" w:hAnsi="Arial" w:cs="Arial"/>
                <w:b/>
              </w:rPr>
            </w:pPr>
            <w:r w:rsidRPr="00ED7E7C">
              <w:rPr>
                <w:rFonts w:ascii="Arial" w:hAnsi="Arial" w:cs="Arial"/>
                <w:b/>
              </w:rPr>
              <w:t>12/2009 - 10/2014</w:t>
            </w:r>
          </w:p>
        </w:tc>
        <w:tc>
          <w:tcPr>
            <w:tcW w:w="3150" w:type="dxa"/>
            <w:shd w:val="clear" w:color="auto" w:fill="auto"/>
          </w:tcPr>
          <w:p w14:paraId="5ED1E2B1" w14:textId="545993E3" w:rsidR="00ED7E7C" w:rsidRPr="00E16D25" w:rsidRDefault="00ED7E7C" w:rsidP="00ED7E7C">
            <w:pPr>
              <w:keepNext/>
              <w:keepLines/>
              <w:outlineLvl w:val="1"/>
              <w:rPr>
                <w:rFonts w:ascii="Arial" w:hAnsi="Arial" w:cs="Arial"/>
                <w:bCs/>
                <w:color w:val="000000"/>
              </w:rPr>
            </w:pPr>
            <w:r w:rsidRPr="00E16D25">
              <w:rPr>
                <w:rFonts w:ascii="Arial" w:hAnsi="Arial" w:cs="Arial"/>
                <w:bCs/>
                <w:color w:val="000000"/>
              </w:rPr>
              <w:t>One center, Intracerebral hemorrhage by CT (neurologist-verified) in Neuro/Spine ICU</w:t>
            </w:r>
          </w:p>
        </w:tc>
        <w:tc>
          <w:tcPr>
            <w:tcW w:w="4505" w:type="dxa"/>
            <w:shd w:val="clear" w:color="auto" w:fill="auto"/>
          </w:tcPr>
          <w:p w14:paraId="35CE90B8" w14:textId="1126D2E2" w:rsidR="00ED7E7C" w:rsidRPr="00E16D25" w:rsidRDefault="00ED7E7C" w:rsidP="00ED7E7C">
            <w:pPr>
              <w:keepNext/>
              <w:keepLines/>
              <w:outlineLvl w:val="1"/>
              <w:rPr>
                <w:rFonts w:ascii="Arial" w:hAnsi="Arial" w:cs="Arial"/>
                <w:bCs/>
                <w:color w:val="000000"/>
              </w:rPr>
            </w:pPr>
            <w:proofErr w:type="spellStart"/>
            <w:r w:rsidRPr="00E16D25">
              <w:rPr>
                <w:rFonts w:ascii="Arial" w:hAnsi="Arial" w:cs="Arial"/>
                <w:bCs/>
                <w:color w:val="000000"/>
              </w:rPr>
              <w:t>Intracerbral</w:t>
            </w:r>
            <w:proofErr w:type="spellEnd"/>
            <w:r w:rsidRPr="00E16D25">
              <w:rPr>
                <w:rFonts w:ascii="Arial" w:hAnsi="Arial" w:cs="Arial"/>
                <w:bCs/>
                <w:color w:val="000000"/>
              </w:rPr>
              <w:t xml:space="preserve"> hemorrhage attributable to trauma; Hemorrhagic conversion of ischemic stroke; Structural lesions (e.g., aneurysm, tumor, arteriovenous malformation, vessel dissection)</w:t>
            </w:r>
          </w:p>
        </w:tc>
      </w:tr>
    </w:tbl>
    <w:p w14:paraId="46E44D6F" w14:textId="77777777" w:rsidR="00B443C3" w:rsidRDefault="00B443C3" w:rsidP="003A317A">
      <w:pPr>
        <w:spacing w:after="0" w:line="240" w:lineRule="auto"/>
        <w:rPr>
          <w:rFonts w:ascii="Arial" w:hAnsi="Arial" w:cs="Arial"/>
          <w:u w:val="single"/>
        </w:rPr>
      </w:pPr>
    </w:p>
    <w:p w14:paraId="14DDAE98" w14:textId="64B2C6C5" w:rsidR="004160C4" w:rsidRDefault="00083BC0" w:rsidP="003A317A">
      <w:pPr>
        <w:spacing w:after="0" w:line="240" w:lineRule="auto"/>
        <w:rPr>
          <w:rFonts w:ascii="Arial" w:hAnsi="Arial" w:cs="Arial"/>
        </w:rPr>
      </w:pPr>
      <w:r w:rsidRPr="00083BC0">
        <w:rPr>
          <w:rFonts w:ascii="Arial" w:hAnsi="Arial" w:cs="Arial"/>
          <w:u w:val="single"/>
        </w:rPr>
        <w:t>Supplementary Table 2</w:t>
      </w:r>
      <w:r w:rsidR="00272E10" w:rsidRPr="00083BC0">
        <w:rPr>
          <w:rFonts w:ascii="Arial" w:hAnsi="Arial" w:cs="Arial"/>
          <w:u w:val="single"/>
        </w:rPr>
        <w:t xml:space="preserve"> </w:t>
      </w:r>
      <w:r w:rsidR="0015246F" w:rsidRPr="00083BC0">
        <w:rPr>
          <w:rFonts w:ascii="Arial" w:hAnsi="Arial" w:cs="Arial"/>
          <w:u w:val="single"/>
        </w:rPr>
        <w:t>A</w:t>
      </w:r>
      <w:r w:rsidR="00EE41E7" w:rsidRPr="00083BC0">
        <w:rPr>
          <w:rFonts w:ascii="Arial" w:hAnsi="Arial" w:cs="Arial"/>
          <w:u w:val="single"/>
        </w:rPr>
        <w:t>bbreviations</w:t>
      </w:r>
      <w:r w:rsidR="00EE41E7" w:rsidRPr="003A317A">
        <w:rPr>
          <w:rFonts w:ascii="Arial" w:hAnsi="Arial" w:cs="Arial"/>
          <w:u w:val="single"/>
        </w:rPr>
        <w:t xml:space="preserve"> (</w:t>
      </w:r>
      <w:r w:rsidR="003420E1" w:rsidRPr="003A317A">
        <w:rPr>
          <w:rFonts w:ascii="Arial" w:hAnsi="Arial" w:cs="Arial"/>
          <w:u w:val="single"/>
        </w:rPr>
        <w:t xml:space="preserve">Body of </w:t>
      </w:r>
      <w:r w:rsidR="00EE41E7" w:rsidRPr="003A317A">
        <w:rPr>
          <w:rFonts w:ascii="Arial" w:hAnsi="Arial" w:cs="Arial"/>
          <w:u w:val="single"/>
        </w:rPr>
        <w:t>Table, Alphabetically)</w:t>
      </w:r>
      <w:r w:rsidR="004C0FD4" w:rsidRPr="003A317A">
        <w:rPr>
          <w:rFonts w:ascii="Arial" w:hAnsi="Arial" w:cs="Arial"/>
          <w:u w:val="single"/>
        </w:rPr>
        <w:t>:</w:t>
      </w:r>
      <w:r w:rsidR="004C0FD4">
        <w:rPr>
          <w:rFonts w:ascii="Arial" w:hAnsi="Arial" w:cs="Arial"/>
        </w:rPr>
        <w:t xml:space="preserve"> </w:t>
      </w:r>
    </w:p>
    <w:p w14:paraId="425AA7E0" w14:textId="75A60D9A" w:rsidR="00331484" w:rsidRDefault="0015246F" w:rsidP="003A317A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h, Hours; ICU, Intensive Care Unit; ISS, Injury Severity Scale score; LOS, Length of Stay; n, Sample Size; RASS, Richmond Agitation-Sedation Scale score; TBI, Traumatic Brain Injury; </w:t>
      </w:r>
      <w:r w:rsidR="00331484">
        <w:rPr>
          <w:rFonts w:ascii="Arial" w:hAnsi="Arial" w:cs="Arial"/>
        </w:rPr>
        <w:t>y, Years</w:t>
      </w:r>
    </w:p>
    <w:p w14:paraId="7FA21E42" w14:textId="77777777" w:rsidR="00331484" w:rsidRDefault="00331484" w:rsidP="003A317A">
      <w:pPr>
        <w:spacing w:after="0" w:line="240" w:lineRule="auto"/>
        <w:rPr>
          <w:rFonts w:ascii="Arial" w:hAnsi="Arial" w:cs="Arial"/>
        </w:rPr>
      </w:pPr>
    </w:p>
    <w:p w14:paraId="26430C59" w14:textId="777136EE" w:rsidR="005358B5" w:rsidRDefault="005358B5">
      <w:pPr>
        <w:rPr>
          <w:rFonts w:ascii="Arial" w:hAnsi="Arial" w:cs="Arial"/>
        </w:rPr>
      </w:pPr>
    </w:p>
    <w:sectPr w:rsidR="005358B5" w:rsidSect="00E16D25">
      <w:headerReference w:type="default" r:id="rId13"/>
      <w:pgSz w:w="12240" w:h="15840"/>
      <w:pgMar w:top="720" w:right="1440" w:bottom="72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BA4E46A" w14:textId="77777777" w:rsidR="00947A8F" w:rsidRDefault="00947A8F" w:rsidP="008D57CF">
      <w:pPr>
        <w:spacing w:after="0" w:line="240" w:lineRule="auto"/>
      </w:pPr>
      <w:r>
        <w:separator/>
      </w:r>
    </w:p>
  </w:endnote>
  <w:endnote w:type="continuationSeparator" w:id="0">
    <w:p w14:paraId="2F301DB6" w14:textId="77777777" w:rsidR="00947A8F" w:rsidRDefault="00947A8F" w:rsidP="008D57C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804030504040204"/>
    <w:charset w:val="00"/>
    <w:family w:val="swiss"/>
    <w:pitch w:val="variable"/>
    <w:sig w:usb0="E1002EFF" w:usb1="C000605B" w:usb2="00000029" w:usb3="00000000" w:csb0="000101FF" w:csb1="00000000"/>
  </w:font>
  <w:font w:name="ITC Clearface Std">
    <w:altName w:val="Times New Roman"/>
    <w:panose1 w:val="020B0604020202020204"/>
    <w:charset w:val="00"/>
    <w:family w:val="roman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F6FC621" w14:textId="77777777" w:rsidR="00947A8F" w:rsidRDefault="00947A8F" w:rsidP="008D57CF">
      <w:pPr>
        <w:spacing w:after="0" w:line="240" w:lineRule="auto"/>
      </w:pPr>
      <w:r>
        <w:separator/>
      </w:r>
    </w:p>
  </w:footnote>
  <w:footnote w:type="continuationSeparator" w:id="0">
    <w:p w14:paraId="015CDB36" w14:textId="77777777" w:rsidR="00947A8F" w:rsidRDefault="00947A8F" w:rsidP="008D57C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F14A2C2" w14:textId="77777777" w:rsidR="00D3001C" w:rsidRPr="003A317A" w:rsidRDefault="00D3001C" w:rsidP="00D3001C">
    <w:pPr>
      <w:pStyle w:val="Header"/>
      <w:rPr>
        <w:rFonts w:ascii="Arial" w:hAnsi="Arial" w:cs="Arial"/>
      </w:rPr>
    </w:pPr>
    <w:r w:rsidRPr="003A317A">
      <w:rPr>
        <w:rFonts w:ascii="Arial" w:hAnsi="Arial" w:cs="Arial"/>
        <w:b/>
      </w:rPr>
      <w:t>Running Title:</w:t>
    </w:r>
    <w:r w:rsidRPr="007A5475">
      <w:rPr>
        <w:rFonts w:ascii="Arial" w:hAnsi="Arial" w:cs="Arial"/>
      </w:rPr>
      <w:t xml:space="preserve"> </w:t>
    </w:r>
    <w:r>
      <w:rPr>
        <w:rFonts w:ascii="Arial" w:hAnsi="Arial" w:cs="Arial"/>
      </w:rPr>
      <w:t xml:space="preserve">Assessing </w:t>
    </w:r>
    <w:r w:rsidRPr="003A317A">
      <w:rPr>
        <w:rFonts w:ascii="Arial" w:hAnsi="Arial" w:cs="Arial"/>
      </w:rPr>
      <w:t>Delirium in Neurocriti</w:t>
    </w:r>
    <w:r>
      <w:rPr>
        <w:rFonts w:ascii="Arial" w:hAnsi="Arial" w:cs="Arial"/>
      </w:rPr>
      <w:t>cal Illness</w:t>
    </w:r>
  </w:p>
  <w:p w14:paraId="25ECE4E4" w14:textId="77777777" w:rsidR="00D3001C" w:rsidRDefault="00D3001C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1"/>
    <w:multiLevelType w:val="hybridMultilevel"/>
    <w:tmpl w:val="00000001"/>
    <w:lvl w:ilvl="0" w:tplc="00000001">
      <w:numFmt w:val="bullet"/>
      <w:lvlText w:val="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18A51AA0"/>
    <w:multiLevelType w:val="hybridMultilevel"/>
    <w:tmpl w:val="462EE956"/>
    <w:lvl w:ilvl="0" w:tplc="04090013">
      <w:start w:val="1"/>
      <w:numFmt w:val="upperRoman"/>
      <w:lvlText w:val="%1."/>
      <w:lvlJc w:val="righ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A107B1A"/>
    <w:multiLevelType w:val="hybridMultilevel"/>
    <w:tmpl w:val="B472F7B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380A2369"/>
    <w:multiLevelType w:val="hybridMultilevel"/>
    <w:tmpl w:val="0B2AC18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FB71FC1"/>
    <w:multiLevelType w:val="hybridMultilevel"/>
    <w:tmpl w:val="28DCF04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6F43723"/>
    <w:multiLevelType w:val="hybridMultilevel"/>
    <w:tmpl w:val="0B2AC18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3F7742D"/>
    <w:multiLevelType w:val="hybridMultilevel"/>
    <w:tmpl w:val="0B2AC18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4"/>
  </w:num>
  <w:num w:numId="3">
    <w:abstractNumId w:val="6"/>
  </w:num>
  <w:num w:numId="4">
    <w:abstractNumId w:val="3"/>
  </w:num>
  <w:num w:numId="5">
    <w:abstractNumId w:val="1"/>
  </w:num>
  <w:num w:numId="6">
    <w:abstractNumId w:val="0"/>
  </w:num>
  <w:num w:numId="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ritical Care Medici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srrxzfwk9529det5dsvdaxlev92wszapx9z&quot;&gt;Ely EndNote Library&lt;record-ids&gt;&lt;item&gt;298&lt;/item&gt;&lt;item&gt;657&lt;/item&gt;&lt;item&gt;782&lt;/item&gt;&lt;item&gt;783&lt;/item&gt;&lt;item&gt;794&lt;/item&gt;&lt;item&gt;1448&lt;/item&gt;&lt;item&gt;2198&lt;/item&gt;&lt;item&gt;2266&lt;/item&gt;&lt;item&gt;2267&lt;/item&gt;&lt;item&gt;2913&lt;/item&gt;&lt;item&gt;4448&lt;/item&gt;&lt;item&gt;5333&lt;/item&gt;&lt;item&gt;5834&lt;/item&gt;&lt;item&gt;5891&lt;/item&gt;&lt;item&gt;5893&lt;/item&gt;&lt;item&gt;6165&lt;/item&gt;&lt;item&gt;6609&lt;/item&gt;&lt;item&gt;7413&lt;/item&gt;&lt;item&gt;8129&lt;/item&gt;&lt;item&gt;8892&lt;/item&gt;&lt;item&gt;8895&lt;/item&gt;&lt;item&gt;9232&lt;/item&gt;&lt;item&gt;9235&lt;/item&gt;&lt;item&gt;9238&lt;/item&gt;&lt;item&gt;9239&lt;/item&gt;&lt;item&gt;9378&lt;/item&gt;&lt;item&gt;9536&lt;/item&gt;&lt;item&gt;9757&lt;/item&gt;&lt;item&gt;9829&lt;/item&gt;&lt;item&gt;9868&lt;/item&gt;&lt;item&gt;9893&lt;/item&gt;&lt;item&gt;9938&lt;/item&gt;&lt;item&gt;10008&lt;/item&gt;&lt;item&gt;10120&lt;/item&gt;&lt;item&gt;10182&lt;/item&gt;&lt;item&gt;10425&lt;/item&gt;&lt;item&gt;10426&lt;/item&gt;&lt;item&gt;10541&lt;/item&gt;&lt;item&gt;10558&lt;/item&gt;&lt;item&gt;11047&lt;/item&gt;&lt;item&gt;11725&lt;/item&gt;&lt;item&gt;11783&lt;/item&gt;&lt;item&gt;13800&lt;/item&gt;&lt;item&gt;13866&lt;/item&gt;&lt;item&gt;13881&lt;/item&gt;&lt;item&gt;13882&lt;/item&gt;&lt;item&gt;13883&lt;/item&gt;&lt;item&gt;13884&lt;/item&gt;&lt;item&gt;13901&lt;/item&gt;&lt;item&gt;14368&lt;/item&gt;&lt;item&gt;14672&lt;/item&gt;&lt;item&gt;17723&lt;/item&gt;&lt;item&gt;20013&lt;/item&gt;&lt;item&gt;36724&lt;/item&gt;&lt;item&gt;36746&lt;/item&gt;&lt;item&gt;36775&lt;/item&gt;&lt;item&gt;37023&lt;/item&gt;&lt;item&gt;37299&lt;/item&gt;&lt;item&gt;37388&lt;/item&gt;&lt;item&gt;37390&lt;/item&gt;&lt;item&gt;37402&lt;/item&gt;&lt;item&gt;37434&lt;/item&gt;&lt;item&gt;37748&lt;/item&gt;&lt;item&gt;37754&lt;/item&gt;&lt;item&gt;37792&lt;/item&gt;&lt;item&gt;37799&lt;/item&gt;&lt;item&gt;38052&lt;/item&gt;&lt;item&gt;38167&lt;/item&gt;&lt;/record-ids&gt;&lt;/item&gt;&lt;/Libraries&gt;"/>
  </w:docVars>
  <w:rsids>
    <w:rsidRoot w:val="00821091"/>
    <w:rsid w:val="00001229"/>
    <w:rsid w:val="0000167B"/>
    <w:rsid w:val="00002861"/>
    <w:rsid w:val="00004104"/>
    <w:rsid w:val="00004A82"/>
    <w:rsid w:val="00004F69"/>
    <w:rsid w:val="000055E9"/>
    <w:rsid w:val="000062B2"/>
    <w:rsid w:val="000116B5"/>
    <w:rsid w:val="000118FE"/>
    <w:rsid w:val="00012431"/>
    <w:rsid w:val="00012B30"/>
    <w:rsid w:val="0001411F"/>
    <w:rsid w:val="000145ED"/>
    <w:rsid w:val="00015D9D"/>
    <w:rsid w:val="00016C1E"/>
    <w:rsid w:val="00016C22"/>
    <w:rsid w:val="000174F0"/>
    <w:rsid w:val="0002257B"/>
    <w:rsid w:val="00027BEB"/>
    <w:rsid w:val="0003228D"/>
    <w:rsid w:val="00033FAC"/>
    <w:rsid w:val="00036424"/>
    <w:rsid w:val="00037BCB"/>
    <w:rsid w:val="00042B2D"/>
    <w:rsid w:val="00043AC2"/>
    <w:rsid w:val="00043CC5"/>
    <w:rsid w:val="00047518"/>
    <w:rsid w:val="00050374"/>
    <w:rsid w:val="00052DCA"/>
    <w:rsid w:val="00053462"/>
    <w:rsid w:val="00054658"/>
    <w:rsid w:val="0005518A"/>
    <w:rsid w:val="00061623"/>
    <w:rsid w:val="00061D83"/>
    <w:rsid w:val="00063DA1"/>
    <w:rsid w:val="00063E1E"/>
    <w:rsid w:val="00065BAF"/>
    <w:rsid w:val="000671A1"/>
    <w:rsid w:val="00072609"/>
    <w:rsid w:val="00072B6A"/>
    <w:rsid w:val="00074760"/>
    <w:rsid w:val="00075AC9"/>
    <w:rsid w:val="000763E5"/>
    <w:rsid w:val="000769A1"/>
    <w:rsid w:val="00083BC0"/>
    <w:rsid w:val="00083E01"/>
    <w:rsid w:val="00085439"/>
    <w:rsid w:val="00086546"/>
    <w:rsid w:val="000928BD"/>
    <w:rsid w:val="00093011"/>
    <w:rsid w:val="0009342C"/>
    <w:rsid w:val="00094B6B"/>
    <w:rsid w:val="0009558C"/>
    <w:rsid w:val="0009653F"/>
    <w:rsid w:val="000A0093"/>
    <w:rsid w:val="000A27EB"/>
    <w:rsid w:val="000A3D12"/>
    <w:rsid w:val="000A52A8"/>
    <w:rsid w:val="000A54B6"/>
    <w:rsid w:val="000B120D"/>
    <w:rsid w:val="000B19B9"/>
    <w:rsid w:val="000B2209"/>
    <w:rsid w:val="000B47DB"/>
    <w:rsid w:val="000C01FF"/>
    <w:rsid w:val="000C1621"/>
    <w:rsid w:val="000C1FCF"/>
    <w:rsid w:val="000C2320"/>
    <w:rsid w:val="000C2CE8"/>
    <w:rsid w:val="000C4DA6"/>
    <w:rsid w:val="000C5D31"/>
    <w:rsid w:val="000D1926"/>
    <w:rsid w:val="000D46DF"/>
    <w:rsid w:val="000D5DE7"/>
    <w:rsid w:val="000D5F63"/>
    <w:rsid w:val="000D7223"/>
    <w:rsid w:val="000E0B3C"/>
    <w:rsid w:val="000E10BA"/>
    <w:rsid w:val="000E36C4"/>
    <w:rsid w:val="000E3DA4"/>
    <w:rsid w:val="000E7426"/>
    <w:rsid w:val="000E7654"/>
    <w:rsid w:val="000E7A3A"/>
    <w:rsid w:val="000F0912"/>
    <w:rsid w:val="000F358A"/>
    <w:rsid w:val="000F3E37"/>
    <w:rsid w:val="000F45FD"/>
    <w:rsid w:val="000F6287"/>
    <w:rsid w:val="000F6EA4"/>
    <w:rsid w:val="001025B7"/>
    <w:rsid w:val="00102C9B"/>
    <w:rsid w:val="00102D31"/>
    <w:rsid w:val="00104096"/>
    <w:rsid w:val="00105258"/>
    <w:rsid w:val="001060FB"/>
    <w:rsid w:val="00106D06"/>
    <w:rsid w:val="00110C1F"/>
    <w:rsid w:val="00111154"/>
    <w:rsid w:val="00111CF0"/>
    <w:rsid w:val="00116335"/>
    <w:rsid w:val="001166C3"/>
    <w:rsid w:val="001212CC"/>
    <w:rsid w:val="001222AE"/>
    <w:rsid w:val="001222BC"/>
    <w:rsid w:val="00122D2E"/>
    <w:rsid w:val="00130353"/>
    <w:rsid w:val="00130E73"/>
    <w:rsid w:val="00131DFA"/>
    <w:rsid w:val="00133A2E"/>
    <w:rsid w:val="00133DC6"/>
    <w:rsid w:val="001345A7"/>
    <w:rsid w:val="00134A14"/>
    <w:rsid w:val="00140EEF"/>
    <w:rsid w:val="00140FF7"/>
    <w:rsid w:val="00142313"/>
    <w:rsid w:val="0014351D"/>
    <w:rsid w:val="001438D0"/>
    <w:rsid w:val="00146155"/>
    <w:rsid w:val="001476DF"/>
    <w:rsid w:val="00150476"/>
    <w:rsid w:val="0015246F"/>
    <w:rsid w:val="00153164"/>
    <w:rsid w:val="001543D3"/>
    <w:rsid w:val="00154437"/>
    <w:rsid w:val="00157B9B"/>
    <w:rsid w:val="001603BD"/>
    <w:rsid w:val="001612F0"/>
    <w:rsid w:val="00161A5D"/>
    <w:rsid w:val="001624CF"/>
    <w:rsid w:val="00162673"/>
    <w:rsid w:val="001652A7"/>
    <w:rsid w:val="001658D4"/>
    <w:rsid w:val="00165B5B"/>
    <w:rsid w:val="00165E14"/>
    <w:rsid w:val="0016761C"/>
    <w:rsid w:val="001678C1"/>
    <w:rsid w:val="00171A94"/>
    <w:rsid w:val="0017298F"/>
    <w:rsid w:val="001734C6"/>
    <w:rsid w:val="001757E9"/>
    <w:rsid w:val="00175B9E"/>
    <w:rsid w:val="00176A3A"/>
    <w:rsid w:val="0018322F"/>
    <w:rsid w:val="00184054"/>
    <w:rsid w:val="001908CC"/>
    <w:rsid w:val="00190C46"/>
    <w:rsid w:val="0019267E"/>
    <w:rsid w:val="001927E2"/>
    <w:rsid w:val="00193CA2"/>
    <w:rsid w:val="001974C6"/>
    <w:rsid w:val="001A296F"/>
    <w:rsid w:val="001A2AE1"/>
    <w:rsid w:val="001A3BC0"/>
    <w:rsid w:val="001A3C34"/>
    <w:rsid w:val="001A470C"/>
    <w:rsid w:val="001A6AD4"/>
    <w:rsid w:val="001B051E"/>
    <w:rsid w:val="001B3185"/>
    <w:rsid w:val="001B3954"/>
    <w:rsid w:val="001B744E"/>
    <w:rsid w:val="001C1CA7"/>
    <w:rsid w:val="001C1DBB"/>
    <w:rsid w:val="001C5338"/>
    <w:rsid w:val="001C5712"/>
    <w:rsid w:val="001C6D20"/>
    <w:rsid w:val="001C7BEB"/>
    <w:rsid w:val="001D00AE"/>
    <w:rsid w:val="001D118C"/>
    <w:rsid w:val="001D2E82"/>
    <w:rsid w:val="001D3142"/>
    <w:rsid w:val="001D3259"/>
    <w:rsid w:val="001D6B3B"/>
    <w:rsid w:val="001E4A86"/>
    <w:rsid w:val="001E5150"/>
    <w:rsid w:val="001E7D44"/>
    <w:rsid w:val="001F3B4C"/>
    <w:rsid w:val="001F6313"/>
    <w:rsid w:val="001F6BA0"/>
    <w:rsid w:val="001F6BDF"/>
    <w:rsid w:val="001F6C83"/>
    <w:rsid w:val="001F7906"/>
    <w:rsid w:val="00200F3B"/>
    <w:rsid w:val="00201497"/>
    <w:rsid w:val="00203D93"/>
    <w:rsid w:val="00204720"/>
    <w:rsid w:val="00204F2E"/>
    <w:rsid w:val="002066D2"/>
    <w:rsid w:val="00207A5F"/>
    <w:rsid w:val="00207F1B"/>
    <w:rsid w:val="00212305"/>
    <w:rsid w:val="002138D2"/>
    <w:rsid w:val="002226BB"/>
    <w:rsid w:val="002243E2"/>
    <w:rsid w:val="00230B8C"/>
    <w:rsid w:val="002330CD"/>
    <w:rsid w:val="002340E6"/>
    <w:rsid w:val="002360B1"/>
    <w:rsid w:val="002360D4"/>
    <w:rsid w:val="00236389"/>
    <w:rsid w:val="00237F78"/>
    <w:rsid w:val="002429FE"/>
    <w:rsid w:val="00242A49"/>
    <w:rsid w:val="00242A96"/>
    <w:rsid w:val="00243E00"/>
    <w:rsid w:val="00244ED7"/>
    <w:rsid w:val="00245FB9"/>
    <w:rsid w:val="00246547"/>
    <w:rsid w:val="002549F3"/>
    <w:rsid w:val="00254F85"/>
    <w:rsid w:val="00255269"/>
    <w:rsid w:val="00262BF7"/>
    <w:rsid w:val="00262F20"/>
    <w:rsid w:val="00262F97"/>
    <w:rsid w:val="002650B7"/>
    <w:rsid w:val="002654E2"/>
    <w:rsid w:val="00270E2D"/>
    <w:rsid w:val="00271EF6"/>
    <w:rsid w:val="0027232C"/>
    <w:rsid w:val="00272E10"/>
    <w:rsid w:val="002752BE"/>
    <w:rsid w:val="00276D4F"/>
    <w:rsid w:val="0028040F"/>
    <w:rsid w:val="00281043"/>
    <w:rsid w:val="002816FE"/>
    <w:rsid w:val="002834FA"/>
    <w:rsid w:val="00283A04"/>
    <w:rsid w:val="0028565F"/>
    <w:rsid w:val="00286CBA"/>
    <w:rsid w:val="00290B23"/>
    <w:rsid w:val="00292C75"/>
    <w:rsid w:val="00293C24"/>
    <w:rsid w:val="002976A5"/>
    <w:rsid w:val="002A25F8"/>
    <w:rsid w:val="002A27B4"/>
    <w:rsid w:val="002A2F18"/>
    <w:rsid w:val="002A3684"/>
    <w:rsid w:val="002A4385"/>
    <w:rsid w:val="002A779A"/>
    <w:rsid w:val="002A7C11"/>
    <w:rsid w:val="002B03B5"/>
    <w:rsid w:val="002B323E"/>
    <w:rsid w:val="002B3883"/>
    <w:rsid w:val="002B3F96"/>
    <w:rsid w:val="002B451D"/>
    <w:rsid w:val="002B795C"/>
    <w:rsid w:val="002B7C1C"/>
    <w:rsid w:val="002B7D06"/>
    <w:rsid w:val="002C017C"/>
    <w:rsid w:val="002C2473"/>
    <w:rsid w:val="002C765F"/>
    <w:rsid w:val="002C7774"/>
    <w:rsid w:val="002D0838"/>
    <w:rsid w:val="002D0E57"/>
    <w:rsid w:val="002D1967"/>
    <w:rsid w:val="002D30B4"/>
    <w:rsid w:val="002D4E15"/>
    <w:rsid w:val="002D5AA9"/>
    <w:rsid w:val="002D631E"/>
    <w:rsid w:val="002D7590"/>
    <w:rsid w:val="002E0AC8"/>
    <w:rsid w:val="002E0F7B"/>
    <w:rsid w:val="002E16F0"/>
    <w:rsid w:val="002E1735"/>
    <w:rsid w:val="002E1F50"/>
    <w:rsid w:val="002E3E03"/>
    <w:rsid w:val="002E4CBC"/>
    <w:rsid w:val="002E546A"/>
    <w:rsid w:val="002E7249"/>
    <w:rsid w:val="002F2C0D"/>
    <w:rsid w:val="002F64D5"/>
    <w:rsid w:val="00305363"/>
    <w:rsid w:val="003106B6"/>
    <w:rsid w:val="00310706"/>
    <w:rsid w:val="00315335"/>
    <w:rsid w:val="00316619"/>
    <w:rsid w:val="003204B5"/>
    <w:rsid w:val="00320AEC"/>
    <w:rsid w:val="0032246D"/>
    <w:rsid w:val="003253BC"/>
    <w:rsid w:val="0032736F"/>
    <w:rsid w:val="00330431"/>
    <w:rsid w:val="003313A8"/>
    <w:rsid w:val="00331484"/>
    <w:rsid w:val="0033257F"/>
    <w:rsid w:val="00333CD7"/>
    <w:rsid w:val="00334FD5"/>
    <w:rsid w:val="003379E9"/>
    <w:rsid w:val="0034069C"/>
    <w:rsid w:val="00340700"/>
    <w:rsid w:val="0034087C"/>
    <w:rsid w:val="003420E1"/>
    <w:rsid w:val="0034721B"/>
    <w:rsid w:val="00352738"/>
    <w:rsid w:val="0035282F"/>
    <w:rsid w:val="00356376"/>
    <w:rsid w:val="00356E0A"/>
    <w:rsid w:val="00363A05"/>
    <w:rsid w:val="003640DB"/>
    <w:rsid w:val="00365816"/>
    <w:rsid w:val="00370A2B"/>
    <w:rsid w:val="003718B6"/>
    <w:rsid w:val="0037247D"/>
    <w:rsid w:val="0037466A"/>
    <w:rsid w:val="003747A4"/>
    <w:rsid w:val="00377C50"/>
    <w:rsid w:val="00381738"/>
    <w:rsid w:val="00381CD8"/>
    <w:rsid w:val="00382A59"/>
    <w:rsid w:val="00383C63"/>
    <w:rsid w:val="00383D4A"/>
    <w:rsid w:val="00384A84"/>
    <w:rsid w:val="00390386"/>
    <w:rsid w:val="00392883"/>
    <w:rsid w:val="0039338F"/>
    <w:rsid w:val="0039796E"/>
    <w:rsid w:val="003A1A01"/>
    <w:rsid w:val="003A317A"/>
    <w:rsid w:val="003A3FC2"/>
    <w:rsid w:val="003A5385"/>
    <w:rsid w:val="003A700E"/>
    <w:rsid w:val="003A7CAA"/>
    <w:rsid w:val="003B05BC"/>
    <w:rsid w:val="003B0BE0"/>
    <w:rsid w:val="003B3D27"/>
    <w:rsid w:val="003B67B9"/>
    <w:rsid w:val="003B7D57"/>
    <w:rsid w:val="003C065D"/>
    <w:rsid w:val="003C198F"/>
    <w:rsid w:val="003C1C1D"/>
    <w:rsid w:val="003C1DC8"/>
    <w:rsid w:val="003D634B"/>
    <w:rsid w:val="003D7CC6"/>
    <w:rsid w:val="003E0347"/>
    <w:rsid w:val="003E10ED"/>
    <w:rsid w:val="003E1957"/>
    <w:rsid w:val="003E762A"/>
    <w:rsid w:val="003F1D6E"/>
    <w:rsid w:val="003F3F80"/>
    <w:rsid w:val="003F44EA"/>
    <w:rsid w:val="003F5691"/>
    <w:rsid w:val="004036D4"/>
    <w:rsid w:val="004056D7"/>
    <w:rsid w:val="00405FAA"/>
    <w:rsid w:val="00410750"/>
    <w:rsid w:val="00414DD2"/>
    <w:rsid w:val="00415AF6"/>
    <w:rsid w:val="004160C4"/>
    <w:rsid w:val="00416412"/>
    <w:rsid w:val="00417D34"/>
    <w:rsid w:val="00421473"/>
    <w:rsid w:val="00423BEF"/>
    <w:rsid w:val="0042481A"/>
    <w:rsid w:val="0042648C"/>
    <w:rsid w:val="00427EC0"/>
    <w:rsid w:val="00431DC5"/>
    <w:rsid w:val="00434D3D"/>
    <w:rsid w:val="004350C8"/>
    <w:rsid w:val="0044006A"/>
    <w:rsid w:val="00440875"/>
    <w:rsid w:val="004412B8"/>
    <w:rsid w:val="00443562"/>
    <w:rsid w:val="00444737"/>
    <w:rsid w:val="0044602D"/>
    <w:rsid w:val="00446100"/>
    <w:rsid w:val="004464A7"/>
    <w:rsid w:val="004465ED"/>
    <w:rsid w:val="004470AC"/>
    <w:rsid w:val="004531FC"/>
    <w:rsid w:val="004579CB"/>
    <w:rsid w:val="00457D26"/>
    <w:rsid w:val="00461843"/>
    <w:rsid w:val="00461BF2"/>
    <w:rsid w:val="0046337B"/>
    <w:rsid w:val="00465E19"/>
    <w:rsid w:val="00466513"/>
    <w:rsid w:val="00470B75"/>
    <w:rsid w:val="00471B7A"/>
    <w:rsid w:val="004739D9"/>
    <w:rsid w:val="00474C27"/>
    <w:rsid w:val="004766DD"/>
    <w:rsid w:val="004772AA"/>
    <w:rsid w:val="0048007F"/>
    <w:rsid w:val="0048177C"/>
    <w:rsid w:val="004823BB"/>
    <w:rsid w:val="00482AB6"/>
    <w:rsid w:val="004844E7"/>
    <w:rsid w:val="00485DF4"/>
    <w:rsid w:val="00492A4C"/>
    <w:rsid w:val="004A0CFB"/>
    <w:rsid w:val="004A2000"/>
    <w:rsid w:val="004A36F4"/>
    <w:rsid w:val="004A3C0C"/>
    <w:rsid w:val="004A3D40"/>
    <w:rsid w:val="004A64BE"/>
    <w:rsid w:val="004A69A5"/>
    <w:rsid w:val="004A742A"/>
    <w:rsid w:val="004B0318"/>
    <w:rsid w:val="004B0519"/>
    <w:rsid w:val="004B0800"/>
    <w:rsid w:val="004B0A26"/>
    <w:rsid w:val="004B2CBF"/>
    <w:rsid w:val="004B33F0"/>
    <w:rsid w:val="004B4428"/>
    <w:rsid w:val="004B5564"/>
    <w:rsid w:val="004B631C"/>
    <w:rsid w:val="004B68F9"/>
    <w:rsid w:val="004B6AB9"/>
    <w:rsid w:val="004B7130"/>
    <w:rsid w:val="004C0FD4"/>
    <w:rsid w:val="004C244F"/>
    <w:rsid w:val="004C2509"/>
    <w:rsid w:val="004C2D3F"/>
    <w:rsid w:val="004C2E56"/>
    <w:rsid w:val="004C3198"/>
    <w:rsid w:val="004C3F2F"/>
    <w:rsid w:val="004C661F"/>
    <w:rsid w:val="004C7F51"/>
    <w:rsid w:val="004D1BF0"/>
    <w:rsid w:val="004D3A9E"/>
    <w:rsid w:val="004D3C5A"/>
    <w:rsid w:val="004D3FB6"/>
    <w:rsid w:val="004D4BD7"/>
    <w:rsid w:val="004D5A7D"/>
    <w:rsid w:val="004D6E0F"/>
    <w:rsid w:val="004D7366"/>
    <w:rsid w:val="004E01E9"/>
    <w:rsid w:val="004E21C0"/>
    <w:rsid w:val="004E264C"/>
    <w:rsid w:val="004F1013"/>
    <w:rsid w:val="004F3430"/>
    <w:rsid w:val="004F3C10"/>
    <w:rsid w:val="004F3DCA"/>
    <w:rsid w:val="004F509A"/>
    <w:rsid w:val="004F65A4"/>
    <w:rsid w:val="00501D67"/>
    <w:rsid w:val="00503369"/>
    <w:rsid w:val="00504737"/>
    <w:rsid w:val="00504D37"/>
    <w:rsid w:val="00506509"/>
    <w:rsid w:val="005065C6"/>
    <w:rsid w:val="00507A59"/>
    <w:rsid w:val="0051219C"/>
    <w:rsid w:val="005123BC"/>
    <w:rsid w:val="00512D51"/>
    <w:rsid w:val="00513A71"/>
    <w:rsid w:val="005151C4"/>
    <w:rsid w:val="00515356"/>
    <w:rsid w:val="00515A65"/>
    <w:rsid w:val="005205A5"/>
    <w:rsid w:val="005226D6"/>
    <w:rsid w:val="00523185"/>
    <w:rsid w:val="00523731"/>
    <w:rsid w:val="00525122"/>
    <w:rsid w:val="00525D7D"/>
    <w:rsid w:val="00531F22"/>
    <w:rsid w:val="005324E8"/>
    <w:rsid w:val="00533818"/>
    <w:rsid w:val="00535164"/>
    <w:rsid w:val="005358B5"/>
    <w:rsid w:val="0053604E"/>
    <w:rsid w:val="00536616"/>
    <w:rsid w:val="00540F00"/>
    <w:rsid w:val="00543092"/>
    <w:rsid w:val="0054393D"/>
    <w:rsid w:val="005448B8"/>
    <w:rsid w:val="00544A1A"/>
    <w:rsid w:val="00545454"/>
    <w:rsid w:val="005479CD"/>
    <w:rsid w:val="00547A40"/>
    <w:rsid w:val="00551D32"/>
    <w:rsid w:val="00552795"/>
    <w:rsid w:val="00552CC4"/>
    <w:rsid w:val="0055476E"/>
    <w:rsid w:val="00554ED9"/>
    <w:rsid w:val="005569CA"/>
    <w:rsid w:val="00556F1D"/>
    <w:rsid w:val="00557AB7"/>
    <w:rsid w:val="0056024B"/>
    <w:rsid w:val="005605B8"/>
    <w:rsid w:val="00561479"/>
    <w:rsid w:val="00562F0B"/>
    <w:rsid w:val="00570D8F"/>
    <w:rsid w:val="00572A05"/>
    <w:rsid w:val="00572C15"/>
    <w:rsid w:val="005733B1"/>
    <w:rsid w:val="00576247"/>
    <w:rsid w:val="00577CA5"/>
    <w:rsid w:val="00580BE1"/>
    <w:rsid w:val="00582B41"/>
    <w:rsid w:val="00582B7A"/>
    <w:rsid w:val="00591274"/>
    <w:rsid w:val="005922FE"/>
    <w:rsid w:val="00592A5E"/>
    <w:rsid w:val="00597162"/>
    <w:rsid w:val="005A0C8C"/>
    <w:rsid w:val="005A1177"/>
    <w:rsid w:val="005A2EAB"/>
    <w:rsid w:val="005A6ECF"/>
    <w:rsid w:val="005A7BA2"/>
    <w:rsid w:val="005B2A53"/>
    <w:rsid w:val="005B3B70"/>
    <w:rsid w:val="005B587C"/>
    <w:rsid w:val="005B6BEE"/>
    <w:rsid w:val="005C322F"/>
    <w:rsid w:val="005C3941"/>
    <w:rsid w:val="005C4061"/>
    <w:rsid w:val="005C4639"/>
    <w:rsid w:val="005C4A7C"/>
    <w:rsid w:val="005C520F"/>
    <w:rsid w:val="005C60F8"/>
    <w:rsid w:val="005D1CB7"/>
    <w:rsid w:val="005D388C"/>
    <w:rsid w:val="005D4125"/>
    <w:rsid w:val="005D4572"/>
    <w:rsid w:val="005D4960"/>
    <w:rsid w:val="005D5BFD"/>
    <w:rsid w:val="005D6BAD"/>
    <w:rsid w:val="005E0B37"/>
    <w:rsid w:val="005E1F81"/>
    <w:rsid w:val="005E2909"/>
    <w:rsid w:val="005E2CCF"/>
    <w:rsid w:val="005E2EC1"/>
    <w:rsid w:val="005E3CB6"/>
    <w:rsid w:val="005E6D45"/>
    <w:rsid w:val="005F1E77"/>
    <w:rsid w:val="005F256C"/>
    <w:rsid w:val="005F25F8"/>
    <w:rsid w:val="005F41C7"/>
    <w:rsid w:val="005F69F6"/>
    <w:rsid w:val="005F7C57"/>
    <w:rsid w:val="0060152B"/>
    <w:rsid w:val="006032E7"/>
    <w:rsid w:val="00606A31"/>
    <w:rsid w:val="0060700B"/>
    <w:rsid w:val="006105B5"/>
    <w:rsid w:val="006125D0"/>
    <w:rsid w:val="006126F8"/>
    <w:rsid w:val="00612765"/>
    <w:rsid w:val="00613A21"/>
    <w:rsid w:val="00613AEB"/>
    <w:rsid w:val="00614329"/>
    <w:rsid w:val="00620009"/>
    <w:rsid w:val="00620D9E"/>
    <w:rsid w:val="00623276"/>
    <w:rsid w:val="0062451E"/>
    <w:rsid w:val="00627C35"/>
    <w:rsid w:val="00630DF9"/>
    <w:rsid w:val="00635BDB"/>
    <w:rsid w:val="00637BF8"/>
    <w:rsid w:val="00644F48"/>
    <w:rsid w:val="00651C53"/>
    <w:rsid w:val="006535AC"/>
    <w:rsid w:val="00653BF5"/>
    <w:rsid w:val="00654B1A"/>
    <w:rsid w:val="00654CD3"/>
    <w:rsid w:val="006571D8"/>
    <w:rsid w:val="006600CE"/>
    <w:rsid w:val="00660ACF"/>
    <w:rsid w:val="00660CF2"/>
    <w:rsid w:val="00662EF2"/>
    <w:rsid w:val="0066371F"/>
    <w:rsid w:val="00664DEE"/>
    <w:rsid w:val="00667DEB"/>
    <w:rsid w:val="00674BE1"/>
    <w:rsid w:val="00677832"/>
    <w:rsid w:val="0068098A"/>
    <w:rsid w:val="0068138E"/>
    <w:rsid w:val="0068203A"/>
    <w:rsid w:val="006827E8"/>
    <w:rsid w:val="00684D82"/>
    <w:rsid w:val="0069085B"/>
    <w:rsid w:val="006911C9"/>
    <w:rsid w:val="00691EA2"/>
    <w:rsid w:val="00692D71"/>
    <w:rsid w:val="006938AA"/>
    <w:rsid w:val="0069470B"/>
    <w:rsid w:val="00697786"/>
    <w:rsid w:val="00697CD2"/>
    <w:rsid w:val="006A111E"/>
    <w:rsid w:val="006A4BEF"/>
    <w:rsid w:val="006A7799"/>
    <w:rsid w:val="006B0DE9"/>
    <w:rsid w:val="006B32FD"/>
    <w:rsid w:val="006B339E"/>
    <w:rsid w:val="006B52B2"/>
    <w:rsid w:val="006B59E1"/>
    <w:rsid w:val="006B5CD8"/>
    <w:rsid w:val="006B6595"/>
    <w:rsid w:val="006B7FA0"/>
    <w:rsid w:val="006C661D"/>
    <w:rsid w:val="006D25FE"/>
    <w:rsid w:val="006D2F68"/>
    <w:rsid w:val="006D3017"/>
    <w:rsid w:val="006D5B4B"/>
    <w:rsid w:val="006D7E28"/>
    <w:rsid w:val="006E018E"/>
    <w:rsid w:val="006E0870"/>
    <w:rsid w:val="006E0A28"/>
    <w:rsid w:val="006E3641"/>
    <w:rsid w:val="006E3A34"/>
    <w:rsid w:val="006E4FB1"/>
    <w:rsid w:val="006E5EB1"/>
    <w:rsid w:val="006E625A"/>
    <w:rsid w:val="006E74A2"/>
    <w:rsid w:val="006F3989"/>
    <w:rsid w:val="006F4420"/>
    <w:rsid w:val="006F5D5E"/>
    <w:rsid w:val="00702D10"/>
    <w:rsid w:val="00704030"/>
    <w:rsid w:val="00704D67"/>
    <w:rsid w:val="00710022"/>
    <w:rsid w:val="0071040C"/>
    <w:rsid w:val="00710918"/>
    <w:rsid w:val="007116EB"/>
    <w:rsid w:val="007143A3"/>
    <w:rsid w:val="007156B6"/>
    <w:rsid w:val="00717AE9"/>
    <w:rsid w:val="00717C78"/>
    <w:rsid w:val="007203BF"/>
    <w:rsid w:val="007209BF"/>
    <w:rsid w:val="007216E6"/>
    <w:rsid w:val="0072265B"/>
    <w:rsid w:val="0072342E"/>
    <w:rsid w:val="00723578"/>
    <w:rsid w:val="00725B1C"/>
    <w:rsid w:val="00726CD4"/>
    <w:rsid w:val="0072782D"/>
    <w:rsid w:val="00730E9A"/>
    <w:rsid w:val="00732833"/>
    <w:rsid w:val="007345A3"/>
    <w:rsid w:val="0073490A"/>
    <w:rsid w:val="00735261"/>
    <w:rsid w:val="007429E2"/>
    <w:rsid w:val="007430D4"/>
    <w:rsid w:val="00743B15"/>
    <w:rsid w:val="00745FAE"/>
    <w:rsid w:val="00752B86"/>
    <w:rsid w:val="00752FD7"/>
    <w:rsid w:val="007545DD"/>
    <w:rsid w:val="007553DA"/>
    <w:rsid w:val="00755C8E"/>
    <w:rsid w:val="00755F17"/>
    <w:rsid w:val="0075611F"/>
    <w:rsid w:val="00757445"/>
    <w:rsid w:val="007671ED"/>
    <w:rsid w:val="00767592"/>
    <w:rsid w:val="00774461"/>
    <w:rsid w:val="0077770D"/>
    <w:rsid w:val="007860D1"/>
    <w:rsid w:val="00786C50"/>
    <w:rsid w:val="00793796"/>
    <w:rsid w:val="0079419A"/>
    <w:rsid w:val="0079541A"/>
    <w:rsid w:val="00796ED8"/>
    <w:rsid w:val="0079739C"/>
    <w:rsid w:val="007A0591"/>
    <w:rsid w:val="007A06A3"/>
    <w:rsid w:val="007A0968"/>
    <w:rsid w:val="007A2EC7"/>
    <w:rsid w:val="007A419C"/>
    <w:rsid w:val="007A435C"/>
    <w:rsid w:val="007A45E7"/>
    <w:rsid w:val="007A5475"/>
    <w:rsid w:val="007A5695"/>
    <w:rsid w:val="007A588F"/>
    <w:rsid w:val="007A6A1E"/>
    <w:rsid w:val="007A6FF5"/>
    <w:rsid w:val="007B277C"/>
    <w:rsid w:val="007B3279"/>
    <w:rsid w:val="007C5408"/>
    <w:rsid w:val="007C5941"/>
    <w:rsid w:val="007D1A01"/>
    <w:rsid w:val="007D1CF4"/>
    <w:rsid w:val="007D2D72"/>
    <w:rsid w:val="007E0D11"/>
    <w:rsid w:val="007E3559"/>
    <w:rsid w:val="007E3B62"/>
    <w:rsid w:val="007E4434"/>
    <w:rsid w:val="007E4888"/>
    <w:rsid w:val="007E4BFB"/>
    <w:rsid w:val="007E4FF5"/>
    <w:rsid w:val="007F20DF"/>
    <w:rsid w:val="007F242F"/>
    <w:rsid w:val="008024CD"/>
    <w:rsid w:val="008036C1"/>
    <w:rsid w:val="008049EA"/>
    <w:rsid w:val="00806E57"/>
    <w:rsid w:val="00811FE1"/>
    <w:rsid w:val="008121CD"/>
    <w:rsid w:val="008203B3"/>
    <w:rsid w:val="00821091"/>
    <w:rsid w:val="00830363"/>
    <w:rsid w:val="00834CE1"/>
    <w:rsid w:val="00834D46"/>
    <w:rsid w:val="008376BB"/>
    <w:rsid w:val="00841B72"/>
    <w:rsid w:val="00842CEA"/>
    <w:rsid w:val="008548D8"/>
    <w:rsid w:val="008548DC"/>
    <w:rsid w:val="008554CB"/>
    <w:rsid w:val="00857436"/>
    <w:rsid w:val="0086268C"/>
    <w:rsid w:val="00862D5B"/>
    <w:rsid w:val="00862EFA"/>
    <w:rsid w:val="00862FAD"/>
    <w:rsid w:val="00863D02"/>
    <w:rsid w:val="00865278"/>
    <w:rsid w:val="00865B55"/>
    <w:rsid w:val="008705C4"/>
    <w:rsid w:val="008750ED"/>
    <w:rsid w:val="0087569F"/>
    <w:rsid w:val="00875EC0"/>
    <w:rsid w:val="00876ABA"/>
    <w:rsid w:val="0087737B"/>
    <w:rsid w:val="00880A2A"/>
    <w:rsid w:val="008815E3"/>
    <w:rsid w:val="008836FC"/>
    <w:rsid w:val="008862C7"/>
    <w:rsid w:val="008909DB"/>
    <w:rsid w:val="00890C39"/>
    <w:rsid w:val="00890E51"/>
    <w:rsid w:val="00897EF1"/>
    <w:rsid w:val="008A59CB"/>
    <w:rsid w:val="008A6944"/>
    <w:rsid w:val="008A73B6"/>
    <w:rsid w:val="008B300E"/>
    <w:rsid w:val="008B6528"/>
    <w:rsid w:val="008B73A1"/>
    <w:rsid w:val="008B7A7E"/>
    <w:rsid w:val="008B7D8C"/>
    <w:rsid w:val="008C116B"/>
    <w:rsid w:val="008C409A"/>
    <w:rsid w:val="008D122D"/>
    <w:rsid w:val="008D1F23"/>
    <w:rsid w:val="008D2676"/>
    <w:rsid w:val="008D2708"/>
    <w:rsid w:val="008D57CF"/>
    <w:rsid w:val="008D6151"/>
    <w:rsid w:val="008D74A7"/>
    <w:rsid w:val="008E38CE"/>
    <w:rsid w:val="008E4687"/>
    <w:rsid w:val="008E573B"/>
    <w:rsid w:val="008E597C"/>
    <w:rsid w:val="008F354E"/>
    <w:rsid w:val="008F542A"/>
    <w:rsid w:val="009019F5"/>
    <w:rsid w:val="009037E0"/>
    <w:rsid w:val="0090391F"/>
    <w:rsid w:val="00904258"/>
    <w:rsid w:val="00907F40"/>
    <w:rsid w:val="00912B39"/>
    <w:rsid w:val="009135AD"/>
    <w:rsid w:val="00913602"/>
    <w:rsid w:val="009137A1"/>
    <w:rsid w:val="00915816"/>
    <w:rsid w:val="00916E67"/>
    <w:rsid w:val="0091785F"/>
    <w:rsid w:val="009240F4"/>
    <w:rsid w:val="009249D1"/>
    <w:rsid w:val="0093046D"/>
    <w:rsid w:val="009323D7"/>
    <w:rsid w:val="009325B0"/>
    <w:rsid w:val="00933B35"/>
    <w:rsid w:val="00935E56"/>
    <w:rsid w:val="0094000D"/>
    <w:rsid w:val="00941000"/>
    <w:rsid w:val="00944CEA"/>
    <w:rsid w:val="0094748E"/>
    <w:rsid w:val="00947A8F"/>
    <w:rsid w:val="00951A6D"/>
    <w:rsid w:val="009536FD"/>
    <w:rsid w:val="00953E11"/>
    <w:rsid w:val="00954353"/>
    <w:rsid w:val="009577FF"/>
    <w:rsid w:val="0096288C"/>
    <w:rsid w:val="00964ED5"/>
    <w:rsid w:val="0096686B"/>
    <w:rsid w:val="00966E51"/>
    <w:rsid w:val="00972D4E"/>
    <w:rsid w:val="009751F2"/>
    <w:rsid w:val="00975933"/>
    <w:rsid w:val="009763DC"/>
    <w:rsid w:val="0097657B"/>
    <w:rsid w:val="009770E9"/>
    <w:rsid w:val="00980DDB"/>
    <w:rsid w:val="00981228"/>
    <w:rsid w:val="00982E85"/>
    <w:rsid w:val="0098367A"/>
    <w:rsid w:val="0098563B"/>
    <w:rsid w:val="00987199"/>
    <w:rsid w:val="00987216"/>
    <w:rsid w:val="0099021F"/>
    <w:rsid w:val="00993171"/>
    <w:rsid w:val="009937B4"/>
    <w:rsid w:val="00993F6A"/>
    <w:rsid w:val="009A1F7F"/>
    <w:rsid w:val="009A23B3"/>
    <w:rsid w:val="009B1F46"/>
    <w:rsid w:val="009B31CF"/>
    <w:rsid w:val="009B381D"/>
    <w:rsid w:val="009B65F1"/>
    <w:rsid w:val="009D025E"/>
    <w:rsid w:val="009D391E"/>
    <w:rsid w:val="009D6775"/>
    <w:rsid w:val="009E4FC2"/>
    <w:rsid w:val="009E50A8"/>
    <w:rsid w:val="009E51D9"/>
    <w:rsid w:val="009E6F90"/>
    <w:rsid w:val="009F7ADA"/>
    <w:rsid w:val="00A04083"/>
    <w:rsid w:val="00A046E1"/>
    <w:rsid w:val="00A05153"/>
    <w:rsid w:val="00A05EA4"/>
    <w:rsid w:val="00A11CCB"/>
    <w:rsid w:val="00A1205F"/>
    <w:rsid w:val="00A14C28"/>
    <w:rsid w:val="00A1579A"/>
    <w:rsid w:val="00A15C11"/>
    <w:rsid w:val="00A166D3"/>
    <w:rsid w:val="00A26491"/>
    <w:rsid w:val="00A272DA"/>
    <w:rsid w:val="00A27FF0"/>
    <w:rsid w:val="00A33275"/>
    <w:rsid w:val="00A35BC1"/>
    <w:rsid w:val="00A35BD9"/>
    <w:rsid w:val="00A41504"/>
    <w:rsid w:val="00A41ABB"/>
    <w:rsid w:val="00A4598E"/>
    <w:rsid w:val="00A4655A"/>
    <w:rsid w:val="00A47DC7"/>
    <w:rsid w:val="00A5106B"/>
    <w:rsid w:val="00A536A7"/>
    <w:rsid w:val="00A5529F"/>
    <w:rsid w:val="00A5695B"/>
    <w:rsid w:val="00A569DF"/>
    <w:rsid w:val="00A56C27"/>
    <w:rsid w:val="00A614DA"/>
    <w:rsid w:val="00A62C45"/>
    <w:rsid w:val="00A64B10"/>
    <w:rsid w:val="00A6622C"/>
    <w:rsid w:val="00A6731C"/>
    <w:rsid w:val="00A67E97"/>
    <w:rsid w:val="00A70586"/>
    <w:rsid w:val="00A71334"/>
    <w:rsid w:val="00A7504F"/>
    <w:rsid w:val="00A76DBE"/>
    <w:rsid w:val="00A80A1A"/>
    <w:rsid w:val="00A81473"/>
    <w:rsid w:val="00A84835"/>
    <w:rsid w:val="00A85190"/>
    <w:rsid w:val="00A86C56"/>
    <w:rsid w:val="00A90359"/>
    <w:rsid w:val="00A92347"/>
    <w:rsid w:val="00A923CB"/>
    <w:rsid w:val="00A9291E"/>
    <w:rsid w:val="00A93E5C"/>
    <w:rsid w:val="00A94391"/>
    <w:rsid w:val="00A950F5"/>
    <w:rsid w:val="00A9670F"/>
    <w:rsid w:val="00A96A67"/>
    <w:rsid w:val="00A97A7A"/>
    <w:rsid w:val="00AA180C"/>
    <w:rsid w:val="00AA2754"/>
    <w:rsid w:val="00AA3C15"/>
    <w:rsid w:val="00AA5208"/>
    <w:rsid w:val="00AB32A5"/>
    <w:rsid w:val="00AB34C8"/>
    <w:rsid w:val="00AB4516"/>
    <w:rsid w:val="00AB4551"/>
    <w:rsid w:val="00AB54CC"/>
    <w:rsid w:val="00AC3CDD"/>
    <w:rsid w:val="00AC4229"/>
    <w:rsid w:val="00AC5B99"/>
    <w:rsid w:val="00AC7AB5"/>
    <w:rsid w:val="00AD044A"/>
    <w:rsid w:val="00AD0D59"/>
    <w:rsid w:val="00AD1CC7"/>
    <w:rsid w:val="00AD3BD7"/>
    <w:rsid w:val="00AD3DF8"/>
    <w:rsid w:val="00AD3E58"/>
    <w:rsid w:val="00AD5477"/>
    <w:rsid w:val="00AD6FAD"/>
    <w:rsid w:val="00AD741B"/>
    <w:rsid w:val="00AE1647"/>
    <w:rsid w:val="00AE206C"/>
    <w:rsid w:val="00AE355C"/>
    <w:rsid w:val="00AE367D"/>
    <w:rsid w:val="00AE3C6C"/>
    <w:rsid w:val="00AE47A6"/>
    <w:rsid w:val="00AE48BC"/>
    <w:rsid w:val="00AE7E2A"/>
    <w:rsid w:val="00AF07CC"/>
    <w:rsid w:val="00B023B5"/>
    <w:rsid w:val="00B054D0"/>
    <w:rsid w:val="00B05CD2"/>
    <w:rsid w:val="00B11B5E"/>
    <w:rsid w:val="00B14471"/>
    <w:rsid w:val="00B14C06"/>
    <w:rsid w:val="00B14C52"/>
    <w:rsid w:val="00B16AA6"/>
    <w:rsid w:val="00B17074"/>
    <w:rsid w:val="00B20EE5"/>
    <w:rsid w:val="00B21457"/>
    <w:rsid w:val="00B21B27"/>
    <w:rsid w:val="00B32B54"/>
    <w:rsid w:val="00B3350D"/>
    <w:rsid w:val="00B34116"/>
    <w:rsid w:val="00B34CE9"/>
    <w:rsid w:val="00B3579C"/>
    <w:rsid w:val="00B36041"/>
    <w:rsid w:val="00B37B11"/>
    <w:rsid w:val="00B44239"/>
    <w:rsid w:val="00B443C3"/>
    <w:rsid w:val="00B47347"/>
    <w:rsid w:val="00B4796E"/>
    <w:rsid w:val="00B51B05"/>
    <w:rsid w:val="00B54F4E"/>
    <w:rsid w:val="00B55332"/>
    <w:rsid w:val="00B55490"/>
    <w:rsid w:val="00B62687"/>
    <w:rsid w:val="00B63012"/>
    <w:rsid w:val="00B6520C"/>
    <w:rsid w:val="00B708DD"/>
    <w:rsid w:val="00B73E7B"/>
    <w:rsid w:val="00B74941"/>
    <w:rsid w:val="00B76386"/>
    <w:rsid w:val="00B77185"/>
    <w:rsid w:val="00B80A87"/>
    <w:rsid w:val="00B83B7C"/>
    <w:rsid w:val="00B83C22"/>
    <w:rsid w:val="00B86FC2"/>
    <w:rsid w:val="00B9060A"/>
    <w:rsid w:val="00B9072D"/>
    <w:rsid w:val="00B9221D"/>
    <w:rsid w:val="00B92289"/>
    <w:rsid w:val="00B92A60"/>
    <w:rsid w:val="00B92BCE"/>
    <w:rsid w:val="00B93244"/>
    <w:rsid w:val="00B9389D"/>
    <w:rsid w:val="00B94A9F"/>
    <w:rsid w:val="00B95530"/>
    <w:rsid w:val="00BA0361"/>
    <w:rsid w:val="00BA3A4F"/>
    <w:rsid w:val="00BA4C8B"/>
    <w:rsid w:val="00BA6802"/>
    <w:rsid w:val="00BA6EFF"/>
    <w:rsid w:val="00BA7E90"/>
    <w:rsid w:val="00BB002B"/>
    <w:rsid w:val="00BB02AB"/>
    <w:rsid w:val="00BB18B6"/>
    <w:rsid w:val="00BB1CE3"/>
    <w:rsid w:val="00BC0496"/>
    <w:rsid w:val="00BC1A29"/>
    <w:rsid w:val="00BC3077"/>
    <w:rsid w:val="00BC3179"/>
    <w:rsid w:val="00BC3F4D"/>
    <w:rsid w:val="00BC5D64"/>
    <w:rsid w:val="00BC6CB0"/>
    <w:rsid w:val="00BC74D8"/>
    <w:rsid w:val="00BD63EF"/>
    <w:rsid w:val="00BD6484"/>
    <w:rsid w:val="00BD6489"/>
    <w:rsid w:val="00BD7E0C"/>
    <w:rsid w:val="00BE0383"/>
    <w:rsid w:val="00BE06DF"/>
    <w:rsid w:val="00BE09D2"/>
    <w:rsid w:val="00BE232F"/>
    <w:rsid w:val="00BE404F"/>
    <w:rsid w:val="00BE47E8"/>
    <w:rsid w:val="00BE54E5"/>
    <w:rsid w:val="00BE5C88"/>
    <w:rsid w:val="00BF139A"/>
    <w:rsid w:val="00BF2D89"/>
    <w:rsid w:val="00BF3726"/>
    <w:rsid w:val="00BF4C09"/>
    <w:rsid w:val="00BF4D34"/>
    <w:rsid w:val="00BF51A0"/>
    <w:rsid w:val="00BF5E71"/>
    <w:rsid w:val="00BF6580"/>
    <w:rsid w:val="00C01A01"/>
    <w:rsid w:val="00C05AC0"/>
    <w:rsid w:val="00C060A5"/>
    <w:rsid w:val="00C070BB"/>
    <w:rsid w:val="00C07BD4"/>
    <w:rsid w:val="00C102D1"/>
    <w:rsid w:val="00C138F5"/>
    <w:rsid w:val="00C17F33"/>
    <w:rsid w:val="00C21FAD"/>
    <w:rsid w:val="00C257B0"/>
    <w:rsid w:val="00C26DB7"/>
    <w:rsid w:val="00C309EB"/>
    <w:rsid w:val="00C3226F"/>
    <w:rsid w:val="00C37E25"/>
    <w:rsid w:val="00C37E9B"/>
    <w:rsid w:val="00C412C3"/>
    <w:rsid w:val="00C42A89"/>
    <w:rsid w:val="00C4326D"/>
    <w:rsid w:val="00C438DA"/>
    <w:rsid w:val="00C45A7A"/>
    <w:rsid w:val="00C46D4B"/>
    <w:rsid w:val="00C53BD9"/>
    <w:rsid w:val="00C5474E"/>
    <w:rsid w:val="00C5736D"/>
    <w:rsid w:val="00C574B9"/>
    <w:rsid w:val="00C5782A"/>
    <w:rsid w:val="00C6016F"/>
    <w:rsid w:val="00C60448"/>
    <w:rsid w:val="00C60C2F"/>
    <w:rsid w:val="00C6284B"/>
    <w:rsid w:val="00C62B35"/>
    <w:rsid w:val="00C655C4"/>
    <w:rsid w:val="00C67D10"/>
    <w:rsid w:val="00C7060F"/>
    <w:rsid w:val="00C70BCA"/>
    <w:rsid w:val="00C71A8C"/>
    <w:rsid w:val="00C7752E"/>
    <w:rsid w:val="00C81600"/>
    <w:rsid w:val="00C8259A"/>
    <w:rsid w:val="00C82A99"/>
    <w:rsid w:val="00C82E09"/>
    <w:rsid w:val="00C83E0D"/>
    <w:rsid w:val="00C85E79"/>
    <w:rsid w:val="00C8681D"/>
    <w:rsid w:val="00C86D84"/>
    <w:rsid w:val="00C87313"/>
    <w:rsid w:val="00C87BEA"/>
    <w:rsid w:val="00C93B22"/>
    <w:rsid w:val="00C94C7B"/>
    <w:rsid w:val="00C95803"/>
    <w:rsid w:val="00CA25E8"/>
    <w:rsid w:val="00CA2BF0"/>
    <w:rsid w:val="00CA37BF"/>
    <w:rsid w:val="00CA3AFE"/>
    <w:rsid w:val="00CA608F"/>
    <w:rsid w:val="00CA7A07"/>
    <w:rsid w:val="00CB00F9"/>
    <w:rsid w:val="00CB1504"/>
    <w:rsid w:val="00CB168E"/>
    <w:rsid w:val="00CB1D55"/>
    <w:rsid w:val="00CB345D"/>
    <w:rsid w:val="00CB42D5"/>
    <w:rsid w:val="00CB6109"/>
    <w:rsid w:val="00CB6274"/>
    <w:rsid w:val="00CC03E5"/>
    <w:rsid w:val="00CC15EA"/>
    <w:rsid w:val="00CC1A1D"/>
    <w:rsid w:val="00CC4148"/>
    <w:rsid w:val="00CD001B"/>
    <w:rsid w:val="00CD1B9A"/>
    <w:rsid w:val="00CD327C"/>
    <w:rsid w:val="00CD52AB"/>
    <w:rsid w:val="00CD58DC"/>
    <w:rsid w:val="00CD6586"/>
    <w:rsid w:val="00CD69F5"/>
    <w:rsid w:val="00CD7D19"/>
    <w:rsid w:val="00CD7D89"/>
    <w:rsid w:val="00CE09E5"/>
    <w:rsid w:val="00CE0E9A"/>
    <w:rsid w:val="00CE15B6"/>
    <w:rsid w:val="00CE25C2"/>
    <w:rsid w:val="00CE47EE"/>
    <w:rsid w:val="00CF0C56"/>
    <w:rsid w:val="00CF1B83"/>
    <w:rsid w:val="00CF2303"/>
    <w:rsid w:val="00CF3326"/>
    <w:rsid w:val="00CF5340"/>
    <w:rsid w:val="00CF53A2"/>
    <w:rsid w:val="00CF5576"/>
    <w:rsid w:val="00CF6ACC"/>
    <w:rsid w:val="00D00531"/>
    <w:rsid w:val="00D0290E"/>
    <w:rsid w:val="00D046E9"/>
    <w:rsid w:val="00D06141"/>
    <w:rsid w:val="00D16A71"/>
    <w:rsid w:val="00D21124"/>
    <w:rsid w:val="00D21ED5"/>
    <w:rsid w:val="00D22290"/>
    <w:rsid w:val="00D25D6D"/>
    <w:rsid w:val="00D3001C"/>
    <w:rsid w:val="00D31F46"/>
    <w:rsid w:val="00D339B5"/>
    <w:rsid w:val="00D339FA"/>
    <w:rsid w:val="00D33A91"/>
    <w:rsid w:val="00D34E11"/>
    <w:rsid w:val="00D43F55"/>
    <w:rsid w:val="00D46AE2"/>
    <w:rsid w:val="00D46E04"/>
    <w:rsid w:val="00D4782C"/>
    <w:rsid w:val="00D500A8"/>
    <w:rsid w:val="00D5138B"/>
    <w:rsid w:val="00D51FA1"/>
    <w:rsid w:val="00D535D0"/>
    <w:rsid w:val="00D53633"/>
    <w:rsid w:val="00D549E3"/>
    <w:rsid w:val="00D554E8"/>
    <w:rsid w:val="00D563BA"/>
    <w:rsid w:val="00D5706E"/>
    <w:rsid w:val="00D574F9"/>
    <w:rsid w:val="00D5750C"/>
    <w:rsid w:val="00D63A69"/>
    <w:rsid w:val="00D64BAC"/>
    <w:rsid w:val="00D71497"/>
    <w:rsid w:val="00D714A3"/>
    <w:rsid w:val="00D72702"/>
    <w:rsid w:val="00D74F40"/>
    <w:rsid w:val="00D76A1C"/>
    <w:rsid w:val="00D77A0F"/>
    <w:rsid w:val="00D81DE0"/>
    <w:rsid w:val="00D910BE"/>
    <w:rsid w:val="00D91D0D"/>
    <w:rsid w:val="00D91DB5"/>
    <w:rsid w:val="00D93F54"/>
    <w:rsid w:val="00D96C66"/>
    <w:rsid w:val="00D97545"/>
    <w:rsid w:val="00DA0584"/>
    <w:rsid w:val="00DA29B0"/>
    <w:rsid w:val="00DB07C0"/>
    <w:rsid w:val="00DB1618"/>
    <w:rsid w:val="00DB44A5"/>
    <w:rsid w:val="00DB5D0C"/>
    <w:rsid w:val="00DC0003"/>
    <w:rsid w:val="00DC0624"/>
    <w:rsid w:val="00DC358E"/>
    <w:rsid w:val="00DC42A8"/>
    <w:rsid w:val="00DC47B7"/>
    <w:rsid w:val="00DC5024"/>
    <w:rsid w:val="00DC7056"/>
    <w:rsid w:val="00DC71BF"/>
    <w:rsid w:val="00DD00AB"/>
    <w:rsid w:val="00DD0199"/>
    <w:rsid w:val="00DD18D8"/>
    <w:rsid w:val="00DD36C8"/>
    <w:rsid w:val="00DD4039"/>
    <w:rsid w:val="00DD59EC"/>
    <w:rsid w:val="00DE1BFB"/>
    <w:rsid w:val="00DE26A3"/>
    <w:rsid w:val="00DE2992"/>
    <w:rsid w:val="00DE3A4E"/>
    <w:rsid w:val="00DE5801"/>
    <w:rsid w:val="00DF409B"/>
    <w:rsid w:val="00E00291"/>
    <w:rsid w:val="00E00385"/>
    <w:rsid w:val="00E004F7"/>
    <w:rsid w:val="00E00E3C"/>
    <w:rsid w:val="00E045F7"/>
    <w:rsid w:val="00E0577E"/>
    <w:rsid w:val="00E05C52"/>
    <w:rsid w:val="00E06DAB"/>
    <w:rsid w:val="00E072A5"/>
    <w:rsid w:val="00E103C9"/>
    <w:rsid w:val="00E1091B"/>
    <w:rsid w:val="00E10E10"/>
    <w:rsid w:val="00E1150B"/>
    <w:rsid w:val="00E12EBC"/>
    <w:rsid w:val="00E1439E"/>
    <w:rsid w:val="00E15855"/>
    <w:rsid w:val="00E16263"/>
    <w:rsid w:val="00E16D25"/>
    <w:rsid w:val="00E2227E"/>
    <w:rsid w:val="00E224E4"/>
    <w:rsid w:val="00E31875"/>
    <w:rsid w:val="00E34BC4"/>
    <w:rsid w:val="00E36345"/>
    <w:rsid w:val="00E363D0"/>
    <w:rsid w:val="00E3667B"/>
    <w:rsid w:val="00E4465D"/>
    <w:rsid w:val="00E44BD0"/>
    <w:rsid w:val="00E456AD"/>
    <w:rsid w:val="00E45CB6"/>
    <w:rsid w:val="00E53F6D"/>
    <w:rsid w:val="00E6044E"/>
    <w:rsid w:val="00E61A8B"/>
    <w:rsid w:val="00E62351"/>
    <w:rsid w:val="00E62C5A"/>
    <w:rsid w:val="00E63482"/>
    <w:rsid w:val="00E65D06"/>
    <w:rsid w:val="00E6769D"/>
    <w:rsid w:val="00E717B9"/>
    <w:rsid w:val="00E7202B"/>
    <w:rsid w:val="00E728A5"/>
    <w:rsid w:val="00E72A5A"/>
    <w:rsid w:val="00E72CB2"/>
    <w:rsid w:val="00E7359A"/>
    <w:rsid w:val="00E74962"/>
    <w:rsid w:val="00E753E3"/>
    <w:rsid w:val="00E756B3"/>
    <w:rsid w:val="00E76EFC"/>
    <w:rsid w:val="00E8042D"/>
    <w:rsid w:val="00E83CB4"/>
    <w:rsid w:val="00E83D23"/>
    <w:rsid w:val="00E86245"/>
    <w:rsid w:val="00E86E21"/>
    <w:rsid w:val="00E91F2C"/>
    <w:rsid w:val="00E93204"/>
    <w:rsid w:val="00E94916"/>
    <w:rsid w:val="00E971F7"/>
    <w:rsid w:val="00EA05B4"/>
    <w:rsid w:val="00EA1D71"/>
    <w:rsid w:val="00EA69A6"/>
    <w:rsid w:val="00EB1FE2"/>
    <w:rsid w:val="00EB23F3"/>
    <w:rsid w:val="00EB3AA8"/>
    <w:rsid w:val="00EB55AF"/>
    <w:rsid w:val="00EC09CF"/>
    <w:rsid w:val="00EC0ABA"/>
    <w:rsid w:val="00EC2E33"/>
    <w:rsid w:val="00EC372F"/>
    <w:rsid w:val="00EC61A2"/>
    <w:rsid w:val="00EC6C66"/>
    <w:rsid w:val="00ED1AA1"/>
    <w:rsid w:val="00ED2D3D"/>
    <w:rsid w:val="00ED2F70"/>
    <w:rsid w:val="00ED437F"/>
    <w:rsid w:val="00ED7E7C"/>
    <w:rsid w:val="00ED7F83"/>
    <w:rsid w:val="00EE02CD"/>
    <w:rsid w:val="00EE0695"/>
    <w:rsid w:val="00EE0E69"/>
    <w:rsid w:val="00EE104D"/>
    <w:rsid w:val="00EE22B4"/>
    <w:rsid w:val="00EE2EBF"/>
    <w:rsid w:val="00EE41E7"/>
    <w:rsid w:val="00EE499E"/>
    <w:rsid w:val="00EE5332"/>
    <w:rsid w:val="00EE5ABB"/>
    <w:rsid w:val="00EE62C6"/>
    <w:rsid w:val="00EE64BE"/>
    <w:rsid w:val="00EE692D"/>
    <w:rsid w:val="00EE7EC3"/>
    <w:rsid w:val="00EF2062"/>
    <w:rsid w:val="00EF6B18"/>
    <w:rsid w:val="00EF6B7F"/>
    <w:rsid w:val="00F000AA"/>
    <w:rsid w:val="00F00B87"/>
    <w:rsid w:val="00F00FF3"/>
    <w:rsid w:val="00F0172A"/>
    <w:rsid w:val="00F01D66"/>
    <w:rsid w:val="00F0376A"/>
    <w:rsid w:val="00F03C5B"/>
    <w:rsid w:val="00F04CF4"/>
    <w:rsid w:val="00F04D2B"/>
    <w:rsid w:val="00F0682A"/>
    <w:rsid w:val="00F115A6"/>
    <w:rsid w:val="00F11E32"/>
    <w:rsid w:val="00F125E8"/>
    <w:rsid w:val="00F1480E"/>
    <w:rsid w:val="00F20F27"/>
    <w:rsid w:val="00F22518"/>
    <w:rsid w:val="00F247D1"/>
    <w:rsid w:val="00F24962"/>
    <w:rsid w:val="00F24A1F"/>
    <w:rsid w:val="00F24D5D"/>
    <w:rsid w:val="00F25457"/>
    <w:rsid w:val="00F268D8"/>
    <w:rsid w:val="00F35918"/>
    <w:rsid w:val="00F37D89"/>
    <w:rsid w:val="00F41658"/>
    <w:rsid w:val="00F42CDD"/>
    <w:rsid w:val="00F43907"/>
    <w:rsid w:val="00F44D56"/>
    <w:rsid w:val="00F465F8"/>
    <w:rsid w:val="00F4666D"/>
    <w:rsid w:val="00F475D3"/>
    <w:rsid w:val="00F53CD4"/>
    <w:rsid w:val="00F55246"/>
    <w:rsid w:val="00F5635F"/>
    <w:rsid w:val="00F62D30"/>
    <w:rsid w:val="00F66918"/>
    <w:rsid w:val="00F67774"/>
    <w:rsid w:val="00F70D53"/>
    <w:rsid w:val="00F711A3"/>
    <w:rsid w:val="00F748CD"/>
    <w:rsid w:val="00F77746"/>
    <w:rsid w:val="00F77AF6"/>
    <w:rsid w:val="00F80886"/>
    <w:rsid w:val="00F80F95"/>
    <w:rsid w:val="00F83E8B"/>
    <w:rsid w:val="00F84F64"/>
    <w:rsid w:val="00F86672"/>
    <w:rsid w:val="00F86700"/>
    <w:rsid w:val="00F9303D"/>
    <w:rsid w:val="00F96FBC"/>
    <w:rsid w:val="00F97A1B"/>
    <w:rsid w:val="00F97A45"/>
    <w:rsid w:val="00FA0939"/>
    <w:rsid w:val="00FA17E3"/>
    <w:rsid w:val="00FA36C8"/>
    <w:rsid w:val="00FA4421"/>
    <w:rsid w:val="00FA4529"/>
    <w:rsid w:val="00FA4A6A"/>
    <w:rsid w:val="00FA5B67"/>
    <w:rsid w:val="00FA6522"/>
    <w:rsid w:val="00FB1A87"/>
    <w:rsid w:val="00FB233C"/>
    <w:rsid w:val="00FB29E9"/>
    <w:rsid w:val="00FB3D32"/>
    <w:rsid w:val="00FB401A"/>
    <w:rsid w:val="00FB4C24"/>
    <w:rsid w:val="00FB5901"/>
    <w:rsid w:val="00FC00AA"/>
    <w:rsid w:val="00FC056B"/>
    <w:rsid w:val="00FC12D5"/>
    <w:rsid w:val="00FC2194"/>
    <w:rsid w:val="00FC4A0F"/>
    <w:rsid w:val="00FC5156"/>
    <w:rsid w:val="00FC7B17"/>
    <w:rsid w:val="00FC7C79"/>
    <w:rsid w:val="00FD29D2"/>
    <w:rsid w:val="00FD2F22"/>
    <w:rsid w:val="00FD3E74"/>
    <w:rsid w:val="00FD53ED"/>
    <w:rsid w:val="00FD5762"/>
    <w:rsid w:val="00FD5B8C"/>
    <w:rsid w:val="00FD5FEC"/>
    <w:rsid w:val="00FE1139"/>
    <w:rsid w:val="00FE2939"/>
    <w:rsid w:val="00FE2D26"/>
    <w:rsid w:val="00FE350F"/>
    <w:rsid w:val="00FE45B3"/>
    <w:rsid w:val="00FE5291"/>
    <w:rsid w:val="00FF3928"/>
    <w:rsid w:val="00FF40FE"/>
    <w:rsid w:val="00FF48EE"/>
    <w:rsid w:val="00FF5A94"/>
    <w:rsid w:val="00FF72E5"/>
    <w:rsid w:val="00FF74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3038E16"/>
  <w15:docId w15:val="{693EB3D1-00A6-064B-A2F5-F876962B9BE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0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21091"/>
    <w:pPr>
      <w:ind w:left="720"/>
      <w:contextualSpacing/>
    </w:pPr>
  </w:style>
  <w:style w:type="character" w:customStyle="1" w:styleId="tgc">
    <w:name w:val="_tgc"/>
    <w:basedOn w:val="DefaultParagraphFont"/>
    <w:rsid w:val="001E4A86"/>
  </w:style>
  <w:style w:type="paragraph" w:styleId="BalloonText">
    <w:name w:val="Balloon Text"/>
    <w:basedOn w:val="Normal"/>
    <w:link w:val="BalloonTextChar"/>
    <w:uiPriority w:val="99"/>
    <w:semiHidden/>
    <w:unhideWhenUsed/>
    <w:rsid w:val="00E65D0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65D06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8D57C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D57CF"/>
  </w:style>
  <w:style w:type="paragraph" w:styleId="Footer">
    <w:name w:val="footer"/>
    <w:basedOn w:val="Normal"/>
    <w:link w:val="FooterChar"/>
    <w:uiPriority w:val="99"/>
    <w:unhideWhenUsed/>
    <w:rsid w:val="008D57C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D57CF"/>
  </w:style>
  <w:style w:type="paragraph" w:customStyle="1" w:styleId="ReturnAddress">
    <w:name w:val="Return Address"/>
    <w:basedOn w:val="Normal"/>
    <w:rsid w:val="0060700B"/>
    <w:pPr>
      <w:spacing w:after="0" w:line="240" w:lineRule="auto"/>
    </w:pPr>
    <w:rPr>
      <w:rFonts w:ascii="Calibri" w:eastAsia="Times New Roman" w:hAnsi="Calibri" w:cs="Times New Roman"/>
    </w:rPr>
  </w:style>
  <w:style w:type="paragraph" w:customStyle="1" w:styleId="Default">
    <w:name w:val="Default"/>
    <w:rsid w:val="00FE2D26"/>
    <w:pPr>
      <w:autoSpaceDE w:val="0"/>
      <w:autoSpaceDN w:val="0"/>
      <w:adjustRightInd w:val="0"/>
      <w:spacing w:after="0" w:line="240" w:lineRule="auto"/>
    </w:pPr>
    <w:rPr>
      <w:rFonts w:ascii="ITC Clearface Std" w:hAnsi="ITC Clearface Std" w:cs="ITC Clearface Std"/>
      <w:color w:val="000000"/>
      <w:sz w:val="24"/>
      <w:szCs w:val="24"/>
      <w:lang w:val="cs-CZ"/>
    </w:rPr>
  </w:style>
  <w:style w:type="character" w:customStyle="1" w:styleId="jrnl">
    <w:name w:val="jrnl"/>
    <w:basedOn w:val="DefaultParagraphFont"/>
    <w:rsid w:val="004B4428"/>
  </w:style>
  <w:style w:type="paragraph" w:styleId="Revision">
    <w:name w:val="Revision"/>
    <w:hidden/>
    <w:uiPriority w:val="99"/>
    <w:semiHidden/>
    <w:rsid w:val="00FD2F22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FD2F2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D2F2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D2F2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D2F2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D2F22"/>
    <w:rPr>
      <w:b/>
      <w:bCs/>
      <w:sz w:val="20"/>
      <w:szCs w:val="20"/>
    </w:rPr>
  </w:style>
  <w:style w:type="paragraph" w:customStyle="1" w:styleId="Title1">
    <w:name w:val="Title1"/>
    <w:basedOn w:val="Normal"/>
    <w:rsid w:val="002E173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CA" w:eastAsia="en-CA"/>
    </w:rPr>
  </w:style>
  <w:style w:type="character" w:styleId="Hyperlink">
    <w:name w:val="Hyperlink"/>
    <w:basedOn w:val="DefaultParagraphFont"/>
    <w:uiPriority w:val="99"/>
    <w:unhideWhenUsed/>
    <w:rsid w:val="002E1735"/>
    <w:rPr>
      <w:color w:val="0000FF"/>
      <w:u w:val="single"/>
    </w:rPr>
  </w:style>
  <w:style w:type="paragraph" w:customStyle="1" w:styleId="desc">
    <w:name w:val="desc"/>
    <w:basedOn w:val="Normal"/>
    <w:rsid w:val="002E173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CA" w:eastAsia="en-CA"/>
    </w:rPr>
  </w:style>
  <w:style w:type="paragraph" w:customStyle="1" w:styleId="details">
    <w:name w:val="details"/>
    <w:basedOn w:val="Normal"/>
    <w:rsid w:val="002E173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CA" w:eastAsia="en-CA"/>
    </w:rPr>
  </w:style>
  <w:style w:type="paragraph" w:customStyle="1" w:styleId="Title2">
    <w:name w:val="Title2"/>
    <w:basedOn w:val="Normal"/>
    <w:rsid w:val="00D46E0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CA" w:eastAsia="en-CA"/>
    </w:rPr>
  </w:style>
  <w:style w:type="paragraph" w:customStyle="1" w:styleId="EndNoteBibliographyTitle">
    <w:name w:val="EndNote Bibliography Title"/>
    <w:basedOn w:val="Normal"/>
    <w:link w:val="EndNoteBibliographyTitleChar"/>
    <w:rsid w:val="006911C9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911C9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6911C9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911C9"/>
    <w:rPr>
      <w:rFonts w:ascii="Calibri" w:hAnsi="Calibri"/>
      <w:noProof/>
    </w:rPr>
  </w:style>
  <w:style w:type="table" w:styleId="TableGrid">
    <w:name w:val="Table Grid"/>
    <w:basedOn w:val="TableNormal"/>
    <w:rsid w:val="00F86700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3984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82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204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3624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0181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102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027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954727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8058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4011958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28633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935988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5588765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7567419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11137830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6286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6792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3823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217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84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179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603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354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47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537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650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144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875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644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74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288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290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648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761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475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057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207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456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612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726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722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3092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3766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tyles" Target="styles.xml"/><Relationship Id="rId13" Type="http://schemas.openxmlformats.org/officeDocument/2006/relationships/header" Target="header1.xml"/><Relationship Id="rId3" Type="http://schemas.openxmlformats.org/officeDocument/2006/relationships/customXml" Target="../customXml/item3.xml"/><Relationship Id="rId7" Type="http://schemas.openxmlformats.org/officeDocument/2006/relationships/numbering" Target="numbering.xml"/><Relationship Id="rId12" Type="http://schemas.openxmlformats.org/officeDocument/2006/relationships/endnotes" Target="endnote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customXml" Target="../customXml/item6.xml"/><Relationship Id="rId11" Type="http://schemas.openxmlformats.org/officeDocument/2006/relationships/footnotes" Target="footnotes.xml"/><Relationship Id="rId5" Type="http://schemas.openxmlformats.org/officeDocument/2006/relationships/customXml" Target="../customXml/item5.xml"/><Relationship Id="rId15" Type="http://schemas.openxmlformats.org/officeDocument/2006/relationships/theme" Target="theme/theme1.xml"/><Relationship Id="rId10" Type="http://schemas.openxmlformats.org/officeDocument/2006/relationships/webSettings" Target="webSettings.xml"/><Relationship Id="rId4" Type="http://schemas.openxmlformats.org/officeDocument/2006/relationships/customXml" Target="../customXml/item4.xml"/><Relationship Id="rId9" Type="http://schemas.openxmlformats.org/officeDocument/2006/relationships/settings" Target="settings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_rels/item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6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i9b11b1788c0429cab63b3d41f7d9c40 xmlns="b6bade84-9d4e-4dc9-bb2a-4e1815a386cd">
      <Terms xmlns="http://schemas.microsoft.com/office/infopath/2007/PartnerControls">
        <TermInfo xmlns="http://schemas.microsoft.com/office/infopath/2007/PartnerControls">
          <TermName xmlns="http://schemas.microsoft.com/office/infopath/2007/PartnerControls">ICU Liberation Moore Foundation Grant</TermName>
          <TermId xmlns="http://schemas.microsoft.com/office/infopath/2007/PartnerControls">f340583a-d02d-4351-ae84-08e0820f46bd</TermId>
        </TermInfo>
      </Terms>
    </i9b11b1788c0429cab63b3d41f7d9c40>
    <m4a3d2167b7340148eb5cf5b04e62802 xmlns="b6bade84-9d4e-4dc9-bb2a-4e1815a386cd">
      <Terms xmlns="http://schemas.microsoft.com/office/infopath/2007/PartnerControls">
        <TermInfo xmlns="http://schemas.microsoft.com/office/infopath/2007/PartnerControls">
          <TermName xmlns="http://schemas.microsoft.com/office/infopath/2007/PartnerControls">Notes</TermName>
          <TermId xmlns="http://schemas.microsoft.com/office/infopath/2007/PartnerControls">8762ea3e-db48-4c30-b785-4568946a82a0</TermId>
        </TermInfo>
      </Terms>
    </m4a3d2167b7340148eb5cf5b04e62802>
    <TaxCatchAll xmlns="30c055c8-99a6-4f18-887b-826f79a6c193">
      <Value>244</Value>
      <Value>54</Value>
    </TaxCatchAll>
    <Retention_x0020_Ends xmlns="b6bade84-9d4e-4dc9-bb2a-4e1815a386cd">2019-08-31T05:00:00+00:00</Retention_x0020_Ends>
    <_dlc_DocId xmlns="b6bade84-9d4e-4dc9-bb2a-4e1815a386cd">TSQ2JWTRWHQS-13-1047</_dlc_DocId>
    <_dlc_DocIdUrl xmlns="b6bade84-9d4e-4dc9-bb2a-4e1815a386cd">
      <Url>http://collective.sccm.org/sites/Business_Lines/Quality/_layouts/15/DocIdRedir.aspx?ID=TSQ2JWTRWHQS-13-1047</Url>
      <Description>TSQ2JWTRWHQS-13-1047</Description>
    </_dlc_DocIdUrl>
  </documentManagement>
</p:properties>
</file>

<file path=customXml/item2.xml><?xml version="1.0" encoding="utf-8"?>
<?mso-contentType ?>
<spe:Receivers xmlns:spe="http://schemas.microsoft.com/sharepoint/events">
  <Receiver>
    <Name>Document ID Generator</Name>
    <Synchronization>Synchronous</Synchronization>
    <Type>10001</Type>
    <SequenceNumber>1000</SequenceNumber>
    <Url/>
    <Assembly>Microsoft.Office.DocumentManagement, Version=15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2</Type>
    <SequenceNumber>1001</SequenceNumber>
    <Url/>
    <Assembly>Microsoft.Office.DocumentManagement, Version=15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4</Type>
    <SequenceNumber>1002</SequenceNumber>
    <Url/>
    <Assembly>Microsoft.Office.DocumentManagement, Version=15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6</Type>
    <SequenceNumber>1003</SequenceNumber>
    <Url/>
    <Assembly>Microsoft.Office.DocumentManagement, Version=15.0.0.0, Culture=neutral, PublicKeyToken=71e9bce111e9429c</Assembly>
    <Class>Microsoft.Office.DocumentManagement.Internal.DocIdHandler</Class>
    <Data/>
    <Filter/>
  </Receiver>
</spe:Receivers>
</file>

<file path=customXml/item3.xml><?xml version="1.0" encoding="utf-8"?>
<?mso-contentType ?>
<customXsn xmlns="http://schemas.microsoft.com/office/2006/metadata/customXsn">
  <xsnLocation/>
  <cached>True</cached>
  <openByDefault>True</openByDefault>
  <xsnScope/>
</customXsn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5.xml><?xml version="1.0" encoding="utf-8"?>
<ct:contentTypeSchema xmlns:ct="http://schemas.microsoft.com/office/2006/metadata/contentType" xmlns:ma="http://schemas.microsoft.com/office/2006/metadata/properties/metaAttributes" ct:_="" ma:_="" ma:contentTypeName="SCCM Document" ma:contentTypeID="0x01010053AC1AB7EB48B441B2B9B36B2407672100ADD8522CD676CA4F92D8C1C057225179" ma:contentTypeVersion="9" ma:contentTypeDescription="" ma:contentTypeScope="" ma:versionID="7dcfe3c66174fc5614fc672fbe037819">
  <xsd:schema xmlns:xsd="http://www.w3.org/2001/XMLSchema" xmlns:xs="http://www.w3.org/2001/XMLSchema" xmlns:p="http://schemas.microsoft.com/office/2006/metadata/properties" xmlns:ns2="b6bade84-9d4e-4dc9-bb2a-4e1815a386cd" xmlns:ns3="30c055c8-99a6-4f18-887b-826f79a6c193" targetNamespace="http://schemas.microsoft.com/office/2006/metadata/properties" ma:root="true" ma:fieldsID="6f38dfa72ccaefbac884bafe655626b2" ns2:_="" ns3:_="">
    <xsd:import namespace="b6bade84-9d4e-4dc9-bb2a-4e1815a386cd"/>
    <xsd:import namespace="30c055c8-99a6-4f18-887b-826f79a6c193"/>
    <xsd:element name="properties">
      <xsd:complexType>
        <xsd:sequence>
          <xsd:element name="documentManagement">
            <xsd:complexType>
              <xsd:all>
                <xsd:element ref="ns2:_dlc_DocId" minOccurs="0"/>
                <xsd:element ref="ns2:_dlc_DocIdUrl" minOccurs="0"/>
                <xsd:element ref="ns2:_dlc_DocIdPersistId" minOccurs="0"/>
                <xsd:element ref="ns2:i9b11b1788c0429cab63b3d41f7d9c40" minOccurs="0"/>
                <xsd:element ref="ns3:TaxCatchAll" minOccurs="0"/>
                <xsd:element ref="ns3:TaxCatchAllLabel" minOccurs="0"/>
                <xsd:element ref="ns2:m4a3d2167b7340148eb5cf5b04e62802" minOccurs="0"/>
                <xsd:element ref="ns2:Retention_x0020_Ends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6bade84-9d4e-4dc9-bb2a-4e1815a386cd" elementFormDefault="qualified">
    <xsd:import namespace="http://schemas.microsoft.com/office/2006/documentManagement/types"/>
    <xsd:import namespace="http://schemas.microsoft.com/office/infopath/2007/PartnerControls"/>
    <xsd:element name="_dlc_DocId" ma:index="8" nillable="true" ma:displayName="Document ID Value" ma:description="The value of the document ID assigned to this item." ma:internalName="_dlc_DocId" ma:readOnly="true">
      <xsd:simpleType>
        <xsd:restriction base="dms:Text"/>
      </xsd:simpleType>
    </xsd:element>
    <xsd:element name="_dlc_DocIdUrl" ma:index="9" nillable="true" ma:displayName="Document ID" ma:description="Permanent link to this document." ma:hidden="true" ma:internalName="_dlc_DocIdUrl" ma:readOnly="true">
      <xsd:complexType>
        <xsd:complexContent>
          <xsd:extension base="dms:URL">
            <xsd:sequence>
              <xsd:element name="Url" type="dms:ValidUrl" minOccurs="0" nillable="true"/>
              <xsd:element name="Description" type="xsd:string" nillable="true"/>
            </xsd:sequence>
          </xsd:extension>
        </xsd:complexContent>
      </xsd:complexType>
    </xsd:element>
    <xsd:element name="_dlc_DocIdPersistId" ma:index="10" nillable="true" ma:displayName="Persist ID" ma:description="Keep ID on add." ma:hidden="true" ma:internalName="_dlc_DocIdPersistId" ma:readOnly="true">
      <xsd:simpleType>
        <xsd:restriction base="dms:Boolean"/>
      </xsd:simpleType>
    </xsd:element>
    <xsd:element name="i9b11b1788c0429cab63b3d41f7d9c40" ma:index="11" ma:taxonomy="true" ma:internalName="i9b11b1788c0429cab63b3d41f7d9c40" ma:taxonomyFieldName="Business_x0020_Line" ma:displayName="Program" ma:indexed="true" ma:default="" ma:fieldId="{29b11b17-88c0-429c-ab63-b3d41f7d9c40}" ma:sspId="c30db796-9601-4336-92bf-7be11f6327c5" ma:termSetId="c8040b2e-d8b4-40e6-b159-162d887fd4b8" ma:anchorId="dadebce5-7183-4923-8696-d51896feeb2f" ma:open="false" ma:isKeyword="false">
      <xsd:complexType>
        <xsd:sequence>
          <xsd:element ref="pc:Terms" minOccurs="0" maxOccurs="1"/>
        </xsd:sequence>
      </xsd:complexType>
    </xsd:element>
    <xsd:element name="m4a3d2167b7340148eb5cf5b04e62802" ma:index="15" ma:taxonomy="true" ma:internalName="m4a3d2167b7340148eb5cf5b04e62802" ma:taxonomyFieldName="Document_x0020_Type" ma:displayName="Document Type" ma:indexed="true" ma:readOnly="false" ma:default="" ma:fieldId="{64a3d216-7b73-4014-8eb5-cf5b04e62802}" ma:sspId="c30db796-9601-4336-92bf-7be11f6327c5" ma:termSetId="1a88b067-6e4f-4fb8-8932-71e51bcb9e30" ma:anchorId="d926a7cf-2ba4-4390-9e9e-286bf22cd916" ma:open="false" ma:isKeyword="false">
      <xsd:complexType>
        <xsd:sequence>
          <xsd:element ref="pc:Terms" minOccurs="0" maxOccurs="1"/>
        </xsd:sequence>
      </xsd:complexType>
    </xsd:element>
    <xsd:element name="Retention_x0020_Ends" ma:index="17" ma:displayName="Retention Ends" ma:format="DateOnly" ma:indexed="true" ma:internalName="Retention_x0020_Ends">
      <xsd:simpleType>
        <xsd:restriction base="dms:DateTim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0c055c8-99a6-4f18-887b-826f79a6c193" elementFormDefault="qualified">
    <xsd:import namespace="http://schemas.microsoft.com/office/2006/documentManagement/types"/>
    <xsd:import namespace="http://schemas.microsoft.com/office/infopath/2007/PartnerControls"/>
    <xsd:element name="TaxCatchAll" ma:index="12" nillable="true" ma:displayName="Taxonomy Catch All Column" ma:hidden="true" ma:list="{2c351b1e-74a9-493d-83b4-7d578cb2efaf}" ma:internalName="TaxCatchAll" ma:showField="CatchAllData" ma:web="b6bade84-9d4e-4dc9-bb2a-4e1815a386cd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TaxCatchAllLabel" ma:index="13" nillable="true" ma:displayName="Taxonomy Catch All Column1" ma:hidden="true" ma:list="{2c351b1e-74a9-493d-83b4-7d578cb2efaf}" ma:internalName="TaxCatchAllLabel" ma:readOnly="true" ma:showField="CatchAllDataLabel" ma:web="b6bade84-9d4e-4dc9-bb2a-4e1815a386cd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 ma:index="18" ma:displayName="Keywords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6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F217895-869D-4A5D-9846-20331EDD261C}">
  <ds:schemaRefs>
    <ds:schemaRef ds:uri="http://schemas.microsoft.com/office/2006/metadata/properties"/>
    <ds:schemaRef ds:uri="http://schemas.microsoft.com/office/infopath/2007/PartnerControls"/>
    <ds:schemaRef ds:uri="b6bade84-9d4e-4dc9-bb2a-4e1815a386cd"/>
    <ds:schemaRef ds:uri="30c055c8-99a6-4f18-887b-826f79a6c193"/>
  </ds:schemaRefs>
</ds:datastoreItem>
</file>

<file path=customXml/itemProps2.xml><?xml version="1.0" encoding="utf-8"?>
<ds:datastoreItem xmlns:ds="http://schemas.openxmlformats.org/officeDocument/2006/customXml" ds:itemID="{033C411E-B8A7-4853-8273-22C392C21488}">
  <ds:schemaRefs>
    <ds:schemaRef ds:uri="http://schemas.microsoft.com/sharepoint/events"/>
  </ds:schemaRefs>
</ds:datastoreItem>
</file>

<file path=customXml/itemProps3.xml><?xml version="1.0" encoding="utf-8"?>
<ds:datastoreItem xmlns:ds="http://schemas.openxmlformats.org/officeDocument/2006/customXml" ds:itemID="{41AAE47A-33CF-4BCF-982B-E1F4C0DBBCC3}">
  <ds:schemaRefs>
    <ds:schemaRef ds:uri="http://schemas.microsoft.com/office/2006/metadata/customXsn"/>
  </ds:schemaRefs>
</ds:datastoreItem>
</file>

<file path=customXml/itemProps4.xml><?xml version="1.0" encoding="utf-8"?>
<ds:datastoreItem xmlns:ds="http://schemas.openxmlformats.org/officeDocument/2006/customXml" ds:itemID="{41B01AE7-7C13-4D51-98E9-50C80E2BDD64}">
  <ds:schemaRefs>
    <ds:schemaRef ds:uri="http://schemas.microsoft.com/sharepoint/v3/contenttype/forms"/>
  </ds:schemaRefs>
</ds:datastoreItem>
</file>

<file path=customXml/itemProps5.xml><?xml version="1.0" encoding="utf-8"?>
<ds:datastoreItem xmlns:ds="http://schemas.openxmlformats.org/officeDocument/2006/customXml" ds:itemID="{02E460C0-46A6-4D2C-B92A-774D88FA756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b6bade84-9d4e-4dc9-bb2a-4e1815a386cd"/>
    <ds:schemaRef ds:uri="30c055c8-99a6-4f18-887b-826f79a6c193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6.xml><?xml version="1.0" encoding="utf-8"?>
<ds:datastoreItem xmlns:ds="http://schemas.openxmlformats.org/officeDocument/2006/customXml" ds:itemID="{E446FD8B-B47E-4F4A-A2B7-14FF11A0F0D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33</Words>
  <Characters>2469</Characters>
  <Application>Microsoft Office Word</Application>
  <DocSecurity>0</DocSecurity>
  <Lines>20</Lines>
  <Paragraphs>5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  <vt:variant>
        <vt:lpstr>Název</vt:lpstr>
      </vt:variant>
      <vt:variant>
        <vt:i4>1</vt:i4>
      </vt:variant>
    </vt:vector>
  </HeadingPairs>
  <TitlesOfParts>
    <vt:vector size="3" baseType="lpstr">
      <vt:lpstr>ICULiberation_NeuroICU_Elycomments_LS1_062615</vt:lpstr>
      <vt:lpstr>ICULiberation_NeuroICU_Elycomments_LS1_062615</vt:lpstr>
      <vt:lpstr>ICULiberation_NeuroICU_Elycomments_LS1_062615</vt:lpstr>
    </vt:vector>
  </TitlesOfParts>
  <Company>VUMC</Company>
  <LinksUpToDate>false</LinksUpToDate>
  <CharactersWithSpaces>28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ICULiberation_NeuroICU_Elycomments_LS1_062615</dc:title>
  <dc:creator>Williams, Angie</dc:creator>
  <cp:keywords>Neuro ICU, Ely, ICU Liberation</cp:keywords>
  <cp:lastModifiedBy>Mayur B. Patel</cp:lastModifiedBy>
  <cp:revision>2</cp:revision>
  <cp:lastPrinted>2016-08-05T23:33:00Z</cp:lastPrinted>
  <dcterms:created xsi:type="dcterms:W3CDTF">2018-05-23T02:16:00Z</dcterms:created>
  <dcterms:modified xsi:type="dcterms:W3CDTF">2018-05-23T02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53AC1AB7EB48B441B2B9B36B2407672100ADD8522CD676CA4F92D8C1C057225179</vt:lpwstr>
  </property>
  <property fmtid="{D5CDD505-2E9C-101B-9397-08002B2CF9AE}" pid="3" name="_dlc_DocIdItemGuid">
    <vt:lpwstr>5f608aef-4a84-4d88-b400-710c8b8a3114</vt:lpwstr>
  </property>
  <property fmtid="{D5CDD505-2E9C-101B-9397-08002B2CF9AE}" pid="4" name="Business Line">
    <vt:lpwstr>244;#ICU Liberation Moore Foundation Grant|f340583a-d02d-4351-ae84-08e0820f46bd</vt:lpwstr>
  </property>
  <property fmtid="{D5CDD505-2E9C-101B-9397-08002B2CF9AE}" pid="5" name="Document Type">
    <vt:lpwstr>54;#Notes|8762ea3e-db48-4c30-b785-4568946a82a0</vt:lpwstr>
  </property>
</Properties>
</file>